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A1DCA8" w14:textId="369711C3" w:rsidR="00C9697B" w:rsidRPr="00735BD9" w:rsidRDefault="00750FBA">
      <w:pPr>
        <w:rPr>
          <w:rFonts w:ascii="Arial" w:hAnsi="Arial" w:cs="Arial"/>
          <w:sz w:val="24"/>
          <w:szCs w:val="24"/>
        </w:rPr>
      </w:pPr>
      <w:r w:rsidRPr="00735BD9">
        <w:rPr>
          <w:rFonts w:ascii="Arial" w:hAnsi="Arial" w:cs="Arial"/>
          <w:b/>
          <w:sz w:val="24"/>
          <w:szCs w:val="24"/>
        </w:rPr>
        <w:t>Table 1</w:t>
      </w:r>
      <w:r>
        <w:rPr>
          <w:rFonts w:ascii="Arial" w:hAnsi="Arial" w:cs="Arial"/>
          <w:sz w:val="24"/>
          <w:szCs w:val="24"/>
        </w:rPr>
        <w:t xml:space="preserve">. </w:t>
      </w:r>
      <w:r w:rsidRPr="00735BD9">
        <w:rPr>
          <w:rStyle w:val="A0"/>
          <w:rFonts w:ascii="Arial" w:hAnsi="Arial" w:cs="Arial"/>
          <w:sz w:val="24"/>
          <w:szCs w:val="24"/>
          <w:lang w:val="en-US"/>
        </w:rPr>
        <w:t xml:space="preserve">Methodological quality of </w:t>
      </w:r>
      <w:r w:rsidR="00FE7056">
        <w:rPr>
          <w:rFonts w:ascii="Arial" w:hAnsi="Arial" w:cs="Arial"/>
          <w:sz w:val="24"/>
          <w:szCs w:val="24"/>
          <w:lang w:val="en-US"/>
        </w:rPr>
        <w:t>KIF6 gene</w:t>
      </w:r>
      <w:r w:rsidRPr="00735BD9">
        <w:rPr>
          <w:rFonts w:ascii="Arial" w:hAnsi="Arial" w:cs="Arial"/>
          <w:sz w:val="24"/>
          <w:szCs w:val="24"/>
          <w:lang w:val="en-US"/>
        </w:rPr>
        <w:t xml:space="preserve"> studies association </w:t>
      </w:r>
      <w:r w:rsidRPr="00735BD9">
        <w:rPr>
          <w:rStyle w:val="A0"/>
          <w:rFonts w:ascii="Arial" w:hAnsi="Arial" w:cs="Arial"/>
          <w:sz w:val="24"/>
          <w:szCs w:val="24"/>
          <w:lang w:val="en-US"/>
        </w:rPr>
        <w:t>included based on the Newcastle-Ottawa scale</w:t>
      </w:r>
    </w:p>
    <w:tbl>
      <w:tblPr>
        <w:tblW w:w="1426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786"/>
        <w:gridCol w:w="2367"/>
        <w:gridCol w:w="2424"/>
        <w:gridCol w:w="2370"/>
        <w:gridCol w:w="2322"/>
      </w:tblGrid>
      <w:tr w:rsidR="00C9697B" w:rsidRPr="004461AF" w14:paraId="2A4F7B5B" w14:textId="77777777" w:rsidTr="00A31213">
        <w:trPr>
          <w:jc w:val="center"/>
        </w:trPr>
        <w:tc>
          <w:tcPr>
            <w:tcW w:w="4786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  <w:vAlign w:val="center"/>
          </w:tcPr>
          <w:p w14:paraId="33E00213" w14:textId="77777777" w:rsidR="00C9697B" w:rsidRPr="004461AF" w:rsidRDefault="00C9697B" w:rsidP="00414D42">
            <w:pPr>
              <w:spacing w:before="240" w:after="0" w:line="480" w:lineRule="auto"/>
              <w:jc w:val="center"/>
              <w:rPr>
                <w:rFonts w:ascii="Arial" w:hAnsi="Arial" w:cs="Arial"/>
                <w:b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b/>
                <w:bCs/>
                <w:color w:val="000000"/>
                <w:lang w:val="en-US"/>
              </w:rPr>
              <w:t xml:space="preserve">Reference </w:t>
            </w:r>
          </w:p>
        </w:tc>
        <w:tc>
          <w:tcPr>
            <w:tcW w:w="2367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</w:tcPr>
          <w:p w14:paraId="33BC6793" w14:textId="77777777" w:rsidR="00C9697B" w:rsidRPr="004461AF" w:rsidRDefault="00C9697B" w:rsidP="00414D42">
            <w:pPr>
              <w:spacing w:before="240" w:after="0" w:line="48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4461AF">
              <w:rPr>
                <w:rFonts w:ascii="Arial" w:hAnsi="Arial" w:cs="Arial"/>
                <w:b/>
                <w:lang w:val="en-US"/>
              </w:rPr>
              <w:t>Selection</w:t>
            </w:r>
          </w:p>
        </w:tc>
        <w:tc>
          <w:tcPr>
            <w:tcW w:w="2424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</w:tcPr>
          <w:p w14:paraId="5DDE2F9E" w14:textId="77777777" w:rsidR="00C9697B" w:rsidRPr="004461AF" w:rsidRDefault="00C9697B" w:rsidP="00414D42">
            <w:pPr>
              <w:spacing w:before="240" w:after="0" w:line="48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4461AF">
              <w:rPr>
                <w:rFonts w:ascii="Arial" w:hAnsi="Arial" w:cs="Arial"/>
                <w:b/>
                <w:lang w:val="en-US"/>
              </w:rPr>
              <w:t>Comparability</w:t>
            </w:r>
          </w:p>
        </w:tc>
        <w:tc>
          <w:tcPr>
            <w:tcW w:w="2370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</w:tcPr>
          <w:p w14:paraId="2FD5A999" w14:textId="77777777" w:rsidR="00C9697B" w:rsidRPr="004461AF" w:rsidRDefault="00C9697B" w:rsidP="00414D42">
            <w:pPr>
              <w:spacing w:before="240" w:after="0" w:line="48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4461AF">
              <w:rPr>
                <w:rFonts w:ascii="Arial" w:hAnsi="Arial" w:cs="Arial"/>
                <w:b/>
                <w:lang w:val="en-US"/>
              </w:rPr>
              <w:t>Exposure</w:t>
            </w:r>
          </w:p>
        </w:tc>
        <w:tc>
          <w:tcPr>
            <w:tcW w:w="2322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</w:tcPr>
          <w:p w14:paraId="32D82D52" w14:textId="77777777" w:rsidR="00C9697B" w:rsidRPr="004461AF" w:rsidRDefault="00C9697B" w:rsidP="00414D42">
            <w:pPr>
              <w:spacing w:before="240" w:after="0" w:line="48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4461AF">
              <w:rPr>
                <w:rFonts w:ascii="Arial" w:hAnsi="Arial" w:cs="Arial"/>
                <w:b/>
                <w:lang w:val="en-US"/>
              </w:rPr>
              <w:t>Total score</w:t>
            </w:r>
          </w:p>
        </w:tc>
      </w:tr>
      <w:tr w:rsidR="00A31213" w:rsidRPr="004461AF" w14:paraId="664B3278" w14:textId="77777777" w:rsidTr="00A31213">
        <w:trPr>
          <w:jc w:val="center"/>
        </w:trPr>
        <w:tc>
          <w:tcPr>
            <w:tcW w:w="4786" w:type="dxa"/>
            <w:tcBorders>
              <w:top w:val="single" w:sz="24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1960EF94" w14:textId="71BBBF44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Berglund</w:t>
            </w:r>
            <w:proofErr w:type="spellEnd"/>
            <w:r w:rsidRPr="00A31213">
              <w:rPr>
                <w:rFonts w:ascii="Arial" w:hAnsi="Arial" w:cs="Arial"/>
              </w:rPr>
              <w:t>, G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Berglund&lt;/Author&gt;&lt;Year&gt;1993&lt;/Year&gt;&lt;RecNum&gt;261&lt;/RecNum&gt;&lt;DisplayText&gt;[17]&lt;/DisplayText&gt;&lt;record&gt;&lt;rec-number&gt;261&lt;/rec-number&gt;&lt;foreign-keys&gt;&lt;key app="EN" db-id="50wxdpzd9vd5r7e9t5b595djrfpttrxw9avp"&gt;261&lt;/key&gt;&lt;/foreign-keys&gt;&lt;ref-type name="Journal Article"&gt;17&lt;/ref-type&gt;&lt;contributors&gt;&lt;authors&gt;&lt;author&gt;Berglund, G.&lt;/author&gt;&lt;author&gt;Elmstahl, S.&lt;/author&gt;&lt;author&gt;Janzon, L.&lt;/author&gt;&lt;author&gt;Larsson, S. A.&lt;/author&gt;&lt;/authors&gt;&lt;/contributors&gt;&lt;titles&gt;&lt;title&gt;The Malmo Diet and Cancer Study. Design and feasibility&lt;/title&gt;&lt;secondary-title&gt;J Intern Med&lt;/secondary-title&gt;&lt;/titles&gt;&lt;pages&gt;45-51&lt;/pages&gt;&lt;volume&gt;233&lt;/volume&gt;&lt;number&gt;1&lt;/number&gt;&lt;dates&gt;&lt;year&gt;1993&lt;/year&gt;&lt;/dates&gt;&lt;isbn&gt;0954-6820 (Print)&amp;#xD;0954-6820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17" w:tooltip="Berglund, 1993 #261" w:history="1">
              <w:r w:rsidRPr="00A31213">
                <w:rPr>
                  <w:rFonts w:ascii="Arial" w:hAnsi="Arial" w:cs="Arial"/>
                  <w:noProof/>
                </w:rPr>
                <w:t>17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  <w:r w:rsidRPr="00A31213">
              <w:rPr>
                <w:rFonts w:ascii="Arial" w:hAnsi="Arial" w:cs="Arial"/>
              </w:rPr>
              <w:t xml:space="preserve"> </w:t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36D3B3DE" w14:textId="6C1C569D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eastAsia="es-MX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94240" behindDoc="0" locked="0" layoutInCell="1" allowOverlap="1" wp14:anchorId="1633AB77" wp14:editId="20A5846E">
                      <wp:simplePos x="0" y="0"/>
                      <wp:positionH relativeFrom="column">
                        <wp:posOffset>686435</wp:posOffset>
                      </wp:positionH>
                      <wp:positionV relativeFrom="paragraph">
                        <wp:posOffset>53340</wp:posOffset>
                      </wp:positionV>
                      <wp:extent cx="152400" cy="169545"/>
                      <wp:effectExtent l="19050" t="38100" r="38100" b="40005"/>
                      <wp:wrapNone/>
                      <wp:docPr id="178" name="178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6CA3BFC" id="178 Estrella de 5 puntas" o:spid="_x0000_s1026" style="position:absolute;margin-left:54.05pt;margin-top:4.2pt;width:12pt;height:13.35pt;z-index:251594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96288" behindDoc="0" locked="0" layoutInCell="1" allowOverlap="1" wp14:anchorId="28000841" wp14:editId="08D624DD">
                      <wp:simplePos x="0" y="0"/>
                      <wp:positionH relativeFrom="column">
                        <wp:posOffset>478192</wp:posOffset>
                      </wp:positionH>
                      <wp:positionV relativeFrom="paragraph">
                        <wp:posOffset>49530</wp:posOffset>
                      </wp:positionV>
                      <wp:extent cx="152400" cy="169545"/>
                      <wp:effectExtent l="19050" t="38100" r="38100" b="40005"/>
                      <wp:wrapNone/>
                      <wp:docPr id="27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D4F4D61" id="27 Estrella de 5 puntas" o:spid="_x0000_s1026" style="position:absolute;margin-left:37.65pt;margin-top:3.9pt;width:12pt;height:13.35pt;z-index:251596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72A820D7" w14:textId="2E3EC9C5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eastAsia="es-MX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00384" behindDoc="0" locked="0" layoutInCell="1" allowOverlap="1" wp14:anchorId="39CF4A08" wp14:editId="1A50EEE8">
                      <wp:simplePos x="0" y="0"/>
                      <wp:positionH relativeFrom="column">
                        <wp:posOffset>830580</wp:posOffset>
                      </wp:positionH>
                      <wp:positionV relativeFrom="paragraph">
                        <wp:posOffset>54610</wp:posOffset>
                      </wp:positionV>
                      <wp:extent cx="152400" cy="169545"/>
                      <wp:effectExtent l="19050" t="38100" r="38100" b="40005"/>
                      <wp:wrapNone/>
                      <wp:docPr id="59" name="18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15E94BC" id="186 Estrella de 5 puntas" o:spid="_x0000_s1026" style="position:absolute;margin-left:65.4pt;margin-top:4.3pt;width:12pt;height:13.35pt;z-index:251600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98336" behindDoc="0" locked="0" layoutInCell="1" allowOverlap="1" wp14:anchorId="27919105" wp14:editId="2DE9EBBC">
                      <wp:simplePos x="0" y="0"/>
                      <wp:positionH relativeFrom="column">
                        <wp:posOffset>611505</wp:posOffset>
                      </wp:positionH>
                      <wp:positionV relativeFrom="paragraph">
                        <wp:posOffset>43180</wp:posOffset>
                      </wp:positionV>
                      <wp:extent cx="152400" cy="169545"/>
                      <wp:effectExtent l="25400" t="50800" r="50800" b="59055"/>
                      <wp:wrapNone/>
                      <wp:docPr id="186" name="18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F6032BD" id="186 Estrella de 5 puntas" o:spid="_x0000_s1026" style="position:absolute;margin-left:48.15pt;margin-top:3.4pt;width:12pt;height:13.35pt;z-index:251598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3700C61A" w14:textId="27E2FDB8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eastAsia="es-MX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04480" behindDoc="0" locked="0" layoutInCell="1" allowOverlap="1" wp14:anchorId="4A2C4A38" wp14:editId="6FB93D3A">
                      <wp:simplePos x="0" y="0"/>
                      <wp:positionH relativeFrom="column">
                        <wp:posOffset>440690</wp:posOffset>
                      </wp:positionH>
                      <wp:positionV relativeFrom="paragraph">
                        <wp:posOffset>68580</wp:posOffset>
                      </wp:positionV>
                      <wp:extent cx="152400" cy="169545"/>
                      <wp:effectExtent l="19050" t="38100" r="38100" b="40005"/>
                      <wp:wrapNone/>
                      <wp:docPr id="256" name="25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7A3236F" id="256 Estrella de 5 puntas" o:spid="_x0000_s1026" style="position:absolute;margin-left:34.7pt;margin-top:5.4pt;width:12pt;height:13.35pt;z-index:251604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Wd7f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02432" behindDoc="0" locked="0" layoutInCell="1" allowOverlap="1" wp14:anchorId="3E61BD01" wp14:editId="23594926">
                      <wp:simplePos x="0" y="0"/>
                      <wp:positionH relativeFrom="column">
                        <wp:posOffset>703580</wp:posOffset>
                      </wp:positionH>
                      <wp:positionV relativeFrom="paragraph">
                        <wp:posOffset>74295</wp:posOffset>
                      </wp:positionV>
                      <wp:extent cx="152400" cy="169545"/>
                      <wp:effectExtent l="25400" t="50800" r="50800" b="59055"/>
                      <wp:wrapNone/>
                      <wp:docPr id="194" name="194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9763C8" id="194 Estrella de 5 puntas" o:spid="_x0000_s1026" style="position:absolute;margin-left:55.4pt;margin-top:5.85pt;width:12pt;height:13.35pt;z-index:251602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33BC9FCC" w14:textId="043EF41E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4461AF">
              <w:rPr>
                <w:rFonts w:ascii="Arial" w:hAnsi="Arial" w:cs="Arial"/>
                <w:color w:val="000000"/>
                <w:lang w:val="en-US"/>
              </w:rPr>
              <w:t>6</w:t>
            </w:r>
          </w:p>
        </w:tc>
      </w:tr>
      <w:tr w:rsidR="00A31213" w:rsidRPr="004461AF" w14:paraId="4ED7F285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09FA507B" w14:textId="4AA5848B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Vartiainen</w:t>
            </w:r>
            <w:proofErr w:type="spellEnd"/>
            <w:r w:rsidRPr="00A31213">
              <w:rPr>
                <w:rFonts w:ascii="Arial" w:hAnsi="Arial" w:cs="Arial"/>
              </w:rPr>
              <w:t xml:space="preserve">, E. 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Vartiainen&lt;/Author&gt;&lt;Year&gt;2000&lt;/Year&gt;&lt;RecNum&gt;262&lt;/RecNum&gt;&lt;DisplayText&gt;[18]&lt;/DisplayText&gt;&lt;record&gt;&lt;rec-number&gt;262&lt;/rec-number&gt;&lt;foreign-keys&gt;&lt;key app="EN" db-id="50wxdpzd9vd5r7e9t5b595djrfpttrxw9avp"&gt;262&lt;/key&gt;&lt;/foreign-keys&gt;&lt;ref-type name="Journal Article"&gt;17&lt;/ref-type&gt;&lt;contributors&gt;&lt;authors&gt;&lt;author&gt;Vartiainen, E.&lt;/author&gt;&lt;author&gt;Jousilahti, P.&lt;/author&gt;&lt;author&gt;Alfthan, G.&lt;/author&gt;&lt;author&gt;Sundvall, J.&lt;/author&gt;&lt;author&gt;Pietinen, P.&lt;/author&gt;&lt;author&gt;Puska, P.&lt;/author&gt;&lt;/authors&gt;&lt;/contributors&gt;&lt;titles&gt;&lt;title&gt;Cardiovascular risk factor changes in Finland, 1972-1997&lt;/title&gt;&lt;secondary-title&gt;Int J Epidemiol&lt;/secondary-title&gt;&lt;/titles&gt;&lt;pages&gt;49-56&lt;/pages&gt;&lt;volume&gt;29&lt;/volume&gt;&lt;number&gt;1&lt;/number&gt;&lt;dates&gt;&lt;year&gt;2000&lt;/year&gt;&lt;/dates&gt;&lt;isbn&gt;0300-5771 (Print)&amp;#xD;0300-5771 (Linking)&lt;/isbn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18" w:tooltip="Vartiainen, 2000 #262" w:history="1">
              <w:r w:rsidRPr="00A31213">
                <w:rPr>
                  <w:rFonts w:ascii="Arial" w:hAnsi="Arial" w:cs="Arial"/>
                  <w:noProof/>
                </w:rPr>
                <w:t>18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62EE3D66" w14:textId="7E27CF54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eastAsia="es-MX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06528" behindDoc="0" locked="0" layoutInCell="1" allowOverlap="1" wp14:anchorId="5849BEB4" wp14:editId="3357FAEB">
                      <wp:simplePos x="0" y="0"/>
                      <wp:positionH relativeFrom="column">
                        <wp:posOffset>481330</wp:posOffset>
                      </wp:positionH>
                      <wp:positionV relativeFrom="paragraph">
                        <wp:posOffset>45720</wp:posOffset>
                      </wp:positionV>
                      <wp:extent cx="152400" cy="169545"/>
                      <wp:effectExtent l="25400" t="50800" r="50800" b="59055"/>
                      <wp:wrapNone/>
                      <wp:docPr id="242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9F375D3" id="27 Estrella de 5 puntas" o:spid="_x0000_s1026" style="position:absolute;margin-left:37.9pt;margin-top:3.6pt;width:12pt;height:13.35pt;z-index:251606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08576" behindDoc="0" locked="0" layoutInCell="1" allowOverlap="1" wp14:anchorId="6789F86A" wp14:editId="5141D81F">
                      <wp:simplePos x="0" y="0"/>
                      <wp:positionH relativeFrom="column">
                        <wp:posOffset>709930</wp:posOffset>
                      </wp:positionH>
                      <wp:positionV relativeFrom="paragraph">
                        <wp:posOffset>45720</wp:posOffset>
                      </wp:positionV>
                      <wp:extent cx="152400" cy="169545"/>
                      <wp:effectExtent l="25400" t="50800" r="50800" b="59055"/>
                      <wp:wrapNone/>
                      <wp:docPr id="244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A21F97B" id="27 Estrella de 5 puntas" o:spid="_x0000_s1026" style="position:absolute;margin-left:55.9pt;margin-top:3.6pt;width:12pt;height:13.35pt;z-index:251608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10624" behindDoc="0" locked="0" layoutInCell="1" allowOverlap="1" wp14:anchorId="695F5AAC" wp14:editId="660CF36D">
                      <wp:simplePos x="0" y="0"/>
                      <wp:positionH relativeFrom="column">
                        <wp:posOffset>938530</wp:posOffset>
                      </wp:positionH>
                      <wp:positionV relativeFrom="paragraph">
                        <wp:posOffset>45720</wp:posOffset>
                      </wp:positionV>
                      <wp:extent cx="152400" cy="169545"/>
                      <wp:effectExtent l="25400" t="50800" r="50800" b="59055"/>
                      <wp:wrapNone/>
                      <wp:docPr id="250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2F8213B" id="27 Estrella de 5 puntas" o:spid="_x0000_s1026" style="position:absolute;margin-left:73.9pt;margin-top:3.6pt;width:12pt;height:13.35pt;z-index:251610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68B64D2A" w14:textId="7E9AE481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eastAsia="es-MX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14720" behindDoc="0" locked="0" layoutInCell="1" allowOverlap="1" wp14:anchorId="173D35CE" wp14:editId="19E39875">
                      <wp:simplePos x="0" y="0"/>
                      <wp:positionH relativeFrom="column">
                        <wp:posOffset>824865</wp:posOffset>
                      </wp:positionH>
                      <wp:positionV relativeFrom="paragraph">
                        <wp:posOffset>104775</wp:posOffset>
                      </wp:positionV>
                      <wp:extent cx="152400" cy="169545"/>
                      <wp:effectExtent l="19050" t="38100" r="38100" b="40005"/>
                      <wp:wrapNone/>
                      <wp:docPr id="265" name="18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4FB41E9" id="186 Estrella de 5 puntas" o:spid="_x0000_s1026" style="position:absolute;margin-left:64.95pt;margin-top:8.25pt;width:12pt;height:13.35pt;z-index:251614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12672" behindDoc="0" locked="0" layoutInCell="1" allowOverlap="1" wp14:anchorId="6F9F8981" wp14:editId="4B5C7DA5">
                      <wp:simplePos x="0" y="0"/>
                      <wp:positionH relativeFrom="column">
                        <wp:posOffset>605790</wp:posOffset>
                      </wp:positionH>
                      <wp:positionV relativeFrom="paragraph">
                        <wp:posOffset>93345</wp:posOffset>
                      </wp:positionV>
                      <wp:extent cx="152400" cy="169545"/>
                      <wp:effectExtent l="25400" t="50800" r="50800" b="59055"/>
                      <wp:wrapNone/>
                      <wp:docPr id="264" name="18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26ABECF" id="186 Estrella de 5 puntas" o:spid="_x0000_s1026" style="position:absolute;margin-left:47.7pt;margin-top:7.35pt;width:12pt;height:13.35pt;z-index:251612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34BB3FAA" w14:textId="01E6E74B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eastAsia="es-MX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18816" behindDoc="0" locked="0" layoutInCell="1" allowOverlap="1" wp14:anchorId="39EAB016" wp14:editId="3948F17F">
                      <wp:simplePos x="0" y="0"/>
                      <wp:positionH relativeFrom="column">
                        <wp:posOffset>678180</wp:posOffset>
                      </wp:positionH>
                      <wp:positionV relativeFrom="paragraph">
                        <wp:posOffset>45720</wp:posOffset>
                      </wp:positionV>
                      <wp:extent cx="152400" cy="169545"/>
                      <wp:effectExtent l="19050" t="38100" r="38100" b="40005"/>
                      <wp:wrapNone/>
                      <wp:docPr id="267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C0BB78D" id="27 Estrella de 5 puntas" o:spid="_x0000_s1026" style="position:absolute;margin-left:53.4pt;margin-top:3.6pt;width:12pt;height:13.35pt;z-index:251618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20864" behindDoc="0" locked="0" layoutInCell="1" allowOverlap="1" wp14:anchorId="203D9B14" wp14:editId="1243EB9C">
                      <wp:simplePos x="0" y="0"/>
                      <wp:positionH relativeFrom="column">
                        <wp:posOffset>895350</wp:posOffset>
                      </wp:positionH>
                      <wp:positionV relativeFrom="paragraph">
                        <wp:posOffset>45720</wp:posOffset>
                      </wp:positionV>
                      <wp:extent cx="152400" cy="169545"/>
                      <wp:effectExtent l="25400" t="50800" r="50800" b="59055"/>
                      <wp:wrapNone/>
                      <wp:docPr id="268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FBA7A91" id="27 Estrella de 5 puntas" o:spid="_x0000_s1026" style="position:absolute;margin-left:70.5pt;margin-top:3.6pt;width:12pt;height:13.35pt;z-index:251620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16768" behindDoc="0" locked="0" layoutInCell="1" allowOverlap="1" wp14:anchorId="61916B80" wp14:editId="0EED01AA">
                      <wp:simplePos x="0" y="0"/>
                      <wp:positionH relativeFrom="column">
                        <wp:posOffset>438150</wp:posOffset>
                      </wp:positionH>
                      <wp:positionV relativeFrom="paragraph">
                        <wp:posOffset>45720</wp:posOffset>
                      </wp:positionV>
                      <wp:extent cx="152400" cy="169545"/>
                      <wp:effectExtent l="25400" t="50800" r="50800" b="59055"/>
                      <wp:wrapNone/>
                      <wp:docPr id="266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0CF9F87" id="27 Estrella de 5 puntas" o:spid="_x0000_s1026" style="position:absolute;margin-left:34.5pt;margin-top:3.6pt;width:12pt;height:13.35pt;z-index:251616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0E863CD2" w14:textId="040A3B6B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8</w:t>
            </w:r>
          </w:p>
        </w:tc>
      </w:tr>
      <w:tr w:rsidR="00A31213" w:rsidRPr="004461AF" w14:paraId="27C3BBF3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1B6D5C5A" w14:textId="4ADAB79D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Senti</w:t>
            </w:r>
            <w:proofErr w:type="spellEnd"/>
            <w:r w:rsidRPr="00A31213">
              <w:rPr>
                <w:rFonts w:ascii="Arial" w:hAnsi="Arial" w:cs="Arial"/>
              </w:rPr>
              <w:t>, M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Senti&lt;/Author&gt;&lt;Year&gt;2001&lt;/Year&gt;&lt;RecNum&gt;263&lt;/RecNum&gt;&lt;DisplayText&gt;[19]&lt;/DisplayText&gt;&lt;record&gt;&lt;rec-number&gt;263&lt;/rec-number&gt;&lt;foreign-keys&gt;&lt;key app="EN" db-id="50wxdpzd9vd5r7e9t5b595djrfpttrxw9avp"&gt;263&lt;/key&gt;&lt;/foreign-keys&gt;&lt;ref-type name="Journal Article"&gt;17&lt;/ref-type&gt;&lt;contributors&gt;&lt;authors&gt;&lt;author&gt;Senti, M.&lt;/author&gt;&lt;author&gt;Tomas, M.&lt;/author&gt;&lt;author&gt;Marrugat, J.&lt;/author&gt;&lt;author&gt;Elosua, R.&lt;/author&gt;&lt;/authors&gt;&lt;/contributors&gt;&lt;titles&gt;&lt;title&gt;Paraoxonase1-192 polymorphism modulates the nonfatal myocardial infarction risk associated with decreased HDLs&lt;/title&gt;&lt;secondary-title&gt;Arterioscler Thromb Vasc Biol&lt;/secondary-title&gt;&lt;/titles&gt;&lt;pages&gt;415-20&lt;/pages&gt;&lt;volume&gt;21&lt;/volume&gt;&lt;number&gt;3&lt;/number&gt;&lt;dates&gt;&lt;year&gt;2001&lt;/year&gt;&lt;/dates&gt;&lt;isbn&gt;1524-4636 (Electronic)&amp;#xD;1079-5642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19" w:tooltip="Senti, 2001 #263" w:history="1">
              <w:r w:rsidRPr="00A31213">
                <w:rPr>
                  <w:rFonts w:ascii="Arial" w:hAnsi="Arial" w:cs="Arial"/>
                  <w:noProof/>
                </w:rPr>
                <w:t>19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bottom w:val="single" w:sz="4" w:space="0" w:color="auto"/>
              <w:right w:val="nil"/>
            </w:tcBorders>
          </w:tcPr>
          <w:p w14:paraId="4D7CA490" w14:textId="17962A00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eastAsia="es-MX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22912" behindDoc="0" locked="0" layoutInCell="1" allowOverlap="1" wp14:anchorId="76D60954" wp14:editId="35658238">
                      <wp:simplePos x="0" y="0"/>
                      <wp:positionH relativeFrom="column">
                        <wp:posOffset>481330</wp:posOffset>
                      </wp:positionH>
                      <wp:positionV relativeFrom="paragraph">
                        <wp:posOffset>95885</wp:posOffset>
                      </wp:positionV>
                      <wp:extent cx="152400" cy="169545"/>
                      <wp:effectExtent l="25400" t="50800" r="50800" b="59055"/>
                      <wp:wrapNone/>
                      <wp:docPr id="1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F5A3BEA" id="27 Estrella de 5 puntas" o:spid="_x0000_s1026" style="position:absolute;margin-left:37.9pt;margin-top:7.55pt;width:12pt;height:13.35pt;z-index:251622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24960" behindDoc="0" locked="0" layoutInCell="1" allowOverlap="1" wp14:anchorId="48F6F8C3" wp14:editId="12415F4F">
                      <wp:simplePos x="0" y="0"/>
                      <wp:positionH relativeFrom="column">
                        <wp:posOffset>709930</wp:posOffset>
                      </wp:positionH>
                      <wp:positionV relativeFrom="paragraph">
                        <wp:posOffset>95885</wp:posOffset>
                      </wp:positionV>
                      <wp:extent cx="152400" cy="169545"/>
                      <wp:effectExtent l="25400" t="50800" r="50800" b="59055"/>
                      <wp:wrapNone/>
                      <wp:docPr id="2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3C5BF80" id="27 Estrella de 5 puntas" o:spid="_x0000_s1026" style="position:absolute;margin-left:55.9pt;margin-top:7.55pt;width:12pt;height:13.35pt;z-index:251624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bottom w:val="single" w:sz="4" w:space="0" w:color="auto"/>
              <w:right w:val="nil"/>
            </w:tcBorders>
          </w:tcPr>
          <w:p w14:paraId="41C2072C" w14:textId="61CB27F9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eastAsia="es-MX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27008" behindDoc="0" locked="0" layoutInCell="1" allowOverlap="1" wp14:anchorId="49C9615C" wp14:editId="70F21FAE">
                      <wp:simplePos x="0" y="0"/>
                      <wp:positionH relativeFrom="column">
                        <wp:posOffset>611505</wp:posOffset>
                      </wp:positionH>
                      <wp:positionV relativeFrom="paragraph">
                        <wp:posOffset>81915</wp:posOffset>
                      </wp:positionV>
                      <wp:extent cx="152400" cy="169545"/>
                      <wp:effectExtent l="25400" t="50800" r="50800" b="59055"/>
                      <wp:wrapNone/>
                      <wp:docPr id="8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78F0570" id="27 Estrella de 5 puntas" o:spid="_x0000_s1026" style="position:absolute;margin-left:48.15pt;margin-top:6.45pt;width:12pt;height:13.35pt;z-index:251627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bottom w:val="single" w:sz="4" w:space="0" w:color="auto"/>
              <w:right w:val="nil"/>
            </w:tcBorders>
          </w:tcPr>
          <w:p w14:paraId="4B99FB2D" w14:textId="6A7DE7F5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eastAsia="es-MX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33152" behindDoc="0" locked="0" layoutInCell="1" allowOverlap="1" wp14:anchorId="0261B6BC" wp14:editId="395C6360">
                      <wp:simplePos x="0" y="0"/>
                      <wp:positionH relativeFrom="column">
                        <wp:posOffset>909320</wp:posOffset>
                      </wp:positionH>
                      <wp:positionV relativeFrom="paragraph">
                        <wp:posOffset>81915</wp:posOffset>
                      </wp:positionV>
                      <wp:extent cx="152400" cy="169545"/>
                      <wp:effectExtent l="19050" t="38100" r="38100" b="40005"/>
                      <wp:wrapNone/>
                      <wp:docPr id="12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6FDC1FA" id="27 Estrella de 5 puntas" o:spid="_x0000_s1026" style="position:absolute;margin-left:71.6pt;margin-top:6.45pt;width:12pt;height:13.35pt;z-index:251633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31104" behindDoc="0" locked="0" layoutInCell="1" allowOverlap="1" wp14:anchorId="555BD04D" wp14:editId="07F59F9D">
                      <wp:simplePos x="0" y="0"/>
                      <wp:positionH relativeFrom="column">
                        <wp:posOffset>669290</wp:posOffset>
                      </wp:positionH>
                      <wp:positionV relativeFrom="paragraph">
                        <wp:posOffset>81915</wp:posOffset>
                      </wp:positionV>
                      <wp:extent cx="152400" cy="169545"/>
                      <wp:effectExtent l="19050" t="38100" r="38100" b="40005"/>
                      <wp:wrapNone/>
                      <wp:docPr id="11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51A50F8" id="27 Estrella de 5 puntas" o:spid="_x0000_s1026" style="position:absolute;margin-left:52.7pt;margin-top:6.45pt;width:12pt;height:13.35pt;z-index:251631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29056" behindDoc="0" locked="0" layoutInCell="1" allowOverlap="1" wp14:anchorId="1314D98F" wp14:editId="7B389C5C">
                      <wp:simplePos x="0" y="0"/>
                      <wp:positionH relativeFrom="column">
                        <wp:posOffset>429260</wp:posOffset>
                      </wp:positionH>
                      <wp:positionV relativeFrom="paragraph">
                        <wp:posOffset>81915</wp:posOffset>
                      </wp:positionV>
                      <wp:extent cx="152400" cy="169545"/>
                      <wp:effectExtent l="19050" t="38100" r="38100" b="40005"/>
                      <wp:wrapNone/>
                      <wp:docPr id="10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C9362FD" id="27 Estrella de 5 puntas" o:spid="_x0000_s1026" style="position:absolute;margin-left:33.8pt;margin-top:6.45pt;width:12pt;height:13.35pt;z-index:251629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bottom w:val="single" w:sz="4" w:space="0" w:color="auto"/>
              <w:right w:val="nil"/>
            </w:tcBorders>
          </w:tcPr>
          <w:p w14:paraId="6D45BF2B" w14:textId="5115E193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6</w:t>
            </w:r>
          </w:p>
        </w:tc>
      </w:tr>
      <w:tr w:rsidR="00A31213" w:rsidRPr="004461AF" w14:paraId="2DEC1324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776099EB" w14:textId="43C2EA30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Yusuf</w:t>
            </w:r>
            <w:proofErr w:type="spellEnd"/>
            <w:r w:rsidRPr="00A31213">
              <w:rPr>
                <w:rFonts w:ascii="Arial" w:hAnsi="Arial" w:cs="Arial"/>
              </w:rPr>
              <w:t>, S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Yusuf&lt;/Author&gt;&lt;Year&gt;2004&lt;/Year&gt;&lt;RecNum&gt;264&lt;/RecNum&gt;&lt;DisplayText&gt;[20]&lt;/DisplayText&gt;&lt;record&gt;&lt;rec-number&gt;264&lt;/rec-number&gt;&lt;foreign-keys&gt;&lt;key app="EN" db-id="50wxdpzd9vd5r7e9t5b595djrfpttrxw9avp"&gt;264&lt;/key&gt;&lt;/foreign-keys&gt;&lt;ref-type name="Journal Article"&gt;17&lt;/ref-type&gt;&lt;contributors&gt;&lt;authors&gt;&lt;author&gt;Yusuf, S.&lt;/author&gt;&lt;author&gt;Hawken, S.&lt;/author&gt;&lt;author&gt;Ounpuu, S.&lt;/author&gt;&lt;author&gt;Dans, T.&lt;/author&gt;&lt;author&gt;Avezum, A.&lt;/author&gt;&lt;author&gt;Lanas, F.&lt;/author&gt;&lt;author&gt;McQueen, M.&lt;/author&gt;&lt;author&gt;Budaj, A.&lt;/author&gt;&lt;author&gt;Pais, P.&lt;/author&gt;&lt;author&gt;Varigos, J.&lt;/author&gt;&lt;author&gt;Lisheng, L.&lt;/author&gt;&lt;/authors&gt;&lt;/contributors&gt;&lt;titles&gt;&lt;title&gt;Effect of potentially modifiable risk factors associated with myocardial infarction in 52 countries (the INTERHEART study): case-control study&lt;/title&gt;&lt;secondary-title&gt;Lancet&lt;/secondary-title&gt;&lt;/titles&gt;&lt;pages&gt;937-52&lt;/pages&gt;&lt;volume&gt;364&lt;/volume&gt;&lt;number&gt;9438&lt;/number&gt;&lt;dates&gt;&lt;year&gt;2004&lt;/year&gt;&lt;/dates&gt;&lt;isbn&gt;1474-547X (Electronic)&amp;#xD;0140-6736 (Linking)&lt;/isbn&gt;&lt;work-type&gt;Comparative Study&amp;#xD;Multicenter Study&amp;#xD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0" w:tooltip="Yusuf, 2004 #264" w:history="1">
              <w:r w:rsidRPr="00A31213">
                <w:rPr>
                  <w:rFonts w:ascii="Arial" w:hAnsi="Arial" w:cs="Arial"/>
                  <w:noProof/>
                </w:rPr>
                <w:t>20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4FFDBB1D" w14:textId="77777777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57376" behindDoc="0" locked="0" layoutInCell="1" allowOverlap="1" wp14:anchorId="5C8BE5FA" wp14:editId="00D46179">
                      <wp:simplePos x="0" y="0"/>
                      <wp:positionH relativeFrom="column">
                        <wp:posOffset>461645</wp:posOffset>
                      </wp:positionH>
                      <wp:positionV relativeFrom="paragraph">
                        <wp:posOffset>73025</wp:posOffset>
                      </wp:positionV>
                      <wp:extent cx="152400" cy="169545"/>
                      <wp:effectExtent l="19050" t="38100" r="38100" b="40005"/>
                      <wp:wrapNone/>
                      <wp:docPr id="95" name="9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045DE90" id="95 Estrella de 5 puntas" o:spid="_x0000_s1026" style="position:absolute;margin-left:36.35pt;margin-top:5.75pt;width:12pt;height:13.35pt;z-index:251557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55328" behindDoc="0" locked="0" layoutInCell="1" allowOverlap="1" wp14:anchorId="40ADE825" wp14:editId="6EAC11C2">
                      <wp:simplePos x="0" y="0"/>
                      <wp:positionH relativeFrom="column">
                        <wp:posOffset>906743</wp:posOffset>
                      </wp:positionH>
                      <wp:positionV relativeFrom="paragraph">
                        <wp:posOffset>70485</wp:posOffset>
                      </wp:positionV>
                      <wp:extent cx="152400" cy="169545"/>
                      <wp:effectExtent l="19050" t="38100" r="38100" b="40005"/>
                      <wp:wrapNone/>
                      <wp:docPr id="20" name="20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5F5E427" id="20 Estrella de 5 puntas" o:spid="_x0000_s1026" style="position:absolute;margin-left:71.4pt;margin-top:5.55pt;width:12pt;height:13.35pt;z-index:251555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53280" behindDoc="0" locked="0" layoutInCell="1" allowOverlap="1" wp14:anchorId="70D0F23D" wp14:editId="5A321F29">
                      <wp:simplePos x="0" y="0"/>
                      <wp:positionH relativeFrom="column">
                        <wp:posOffset>682625</wp:posOffset>
                      </wp:positionH>
                      <wp:positionV relativeFrom="paragraph">
                        <wp:posOffset>75717</wp:posOffset>
                      </wp:positionV>
                      <wp:extent cx="152400" cy="169545"/>
                      <wp:effectExtent l="19050" t="38100" r="38100" b="40005"/>
                      <wp:wrapNone/>
                      <wp:docPr id="76" name="7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255E83A" id="76 Estrella de 5 puntas" o:spid="_x0000_s1026" style="position:absolute;margin-left:53.75pt;margin-top:5.95pt;width:12pt;height:13.35pt;z-index:251553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5400335B" w14:textId="77777777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59424" behindDoc="0" locked="0" layoutInCell="1" allowOverlap="1" wp14:anchorId="1F4A2224" wp14:editId="4FE24BA0">
                      <wp:simplePos x="0" y="0"/>
                      <wp:positionH relativeFrom="column">
                        <wp:posOffset>611505</wp:posOffset>
                      </wp:positionH>
                      <wp:positionV relativeFrom="paragraph">
                        <wp:posOffset>76200</wp:posOffset>
                      </wp:positionV>
                      <wp:extent cx="152400" cy="169545"/>
                      <wp:effectExtent l="25400" t="50800" r="50800" b="59055"/>
                      <wp:wrapNone/>
                      <wp:docPr id="110" name="110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E01F3A4" id="110 Estrella de 5 puntas" o:spid="_x0000_s1026" style="position:absolute;margin-left:48.15pt;margin-top:6pt;width:12pt;height:13.35pt;z-index:251559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26BF1283" w14:textId="408502B8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61472" behindDoc="0" locked="0" layoutInCell="1" allowOverlap="1" wp14:anchorId="506DBAB2" wp14:editId="27B29BD9">
                      <wp:simplePos x="0" y="0"/>
                      <wp:positionH relativeFrom="column">
                        <wp:posOffset>672465</wp:posOffset>
                      </wp:positionH>
                      <wp:positionV relativeFrom="paragraph">
                        <wp:posOffset>70485</wp:posOffset>
                      </wp:positionV>
                      <wp:extent cx="152400" cy="169545"/>
                      <wp:effectExtent l="19050" t="38100" r="38100" b="40005"/>
                      <wp:wrapNone/>
                      <wp:docPr id="212" name="212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380BB2E" id="212 Estrella de 5 puntas" o:spid="_x0000_s1026" style="position:absolute;margin-left:52.95pt;margin-top:5.55pt;width:12pt;height:13.35pt;z-index:251561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+EEe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65568" behindDoc="0" locked="0" layoutInCell="1" allowOverlap="1" wp14:anchorId="60AFD603" wp14:editId="377C09E6">
                      <wp:simplePos x="0" y="0"/>
                      <wp:positionH relativeFrom="column">
                        <wp:posOffset>431165</wp:posOffset>
                      </wp:positionH>
                      <wp:positionV relativeFrom="paragraph">
                        <wp:posOffset>71120</wp:posOffset>
                      </wp:positionV>
                      <wp:extent cx="152400" cy="169545"/>
                      <wp:effectExtent l="19050" t="38100" r="38100" b="40005"/>
                      <wp:wrapNone/>
                      <wp:docPr id="247" name="24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2A30ABB" id="247 Estrella de 5 puntas" o:spid="_x0000_s1026" style="position:absolute;margin-left:33.95pt;margin-top:5.6pt;width:12pt;height:13.35pt;z-index:251565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sbnv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63520" behindDoc="0" locked="0" layoutInCell="1" allowOverlap="1" wp14:anchorId="4A73E4AE" wp14:editId="49C6147A">
                      <wp:simplePos x="0" y="0"/>
                      <wp:positionH relativeFrom="column">
                        <wp:posOffset>911225</wp:posOffset>
                      </wp:positionH>
                      <wp:positionV relativeFrom="paragraph">
                        <wp:posOffset>70485</wp:posOffset>
                      </wp:positionV>
                      <wp:extent cx="152400" cy="169545"/>
                      <wp:effectExtent l="19050" t="38100" r="38100" b="40005"/>
                      <wp:wrapNone/>
                      <wp:docPr id="240" name="240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1A68503" id="240 Estrella de 5 puntas" o:spid="_x0000_s1026" style="position:absolute;margin-left:71.75pt;margin-top:5.55pt;width:12pt;height:13.35pt;z-index:251563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0B35E703" w14:textId="77777777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4461AF">
              <w:rPr>
                <w:rFonts w:ascii="Arial" w:hAnsi="Arial" w:cs="Arial"/>
              </w:rPr>
              <w:t>7</w:t>
            </w:r>
          </w:p>
        </w:tc>
      </w:tr>
      <w:tr w:rsidR="00A31213" w:rsidRPr="004461AF" w14:paraId="63817B8C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360161C" w14:textId="279EF959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Low</w:t>
            </w:r>
            <w:proofErr w:type="spellEnd"/>
            <w:r w:rsidRPr="00A31213">
              <w:rPr>
                <w:rFonts w:ascii="Arial" w:hAnsi="Arial" w:cs="Arial"/>
              </w:rPr>
              <w:t>, A. F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Low&lt;/Author&gt;&lt;Year&gt;2005&lt;/Year&gt;&lt;RecNum&gt;265&lt;/RecNum&gt;&lt;DisplayText&gt;[21]&lt;/DisplayText&gt;&lt;record&gt;&lt;rec-number&gt;265&lt;/rec-number&gt;&lt;foreign-keys&gt;&lt;key app="EN" db-id="50wxdpzd9vd5r7e9t5b595djrfpttrxw9avp"&gt;265&lt;/key&gt;&lt;/foreign-keys&gt;&lt;ref-type name="Journal Article"&gt;17&lt;/ref-type&gt;&lt;contributors&gt;&lt;authors&gt;&lt;author&gt;Low, A. F.&lt;/author&gt;&lt;author&gt;O&amp;apos;Donnell, C. J.&lt;/author&gt;&lt;author&gt;Kathiresan, S.&lt;/author&gt;&lt;author&gt;Everett, B.&lt;/author&gt;&lt;author&gt;Chae, C. U.&lt;/author&gt;&lt;author&gt;Shaw, S. Y.&lt;/author&gt;&lt;author&gt;Ellinor, P. T.&lt;/author&gt;&lt;author&gt;MacRae, C. A.&lt;/author&gt;&lt;/authors&gt;&lt;/contributors&gt;&lt;titles&gt;&lt;title&gt;Aging syndrome genes and premature coronary artery disease&lt;/title&gt;&lt;secondary-title&gt;BMC Med Genet&lt;/secondary-title&gt;&lt;/titles&gt;&lt;pages&gt;38&lt;/pages&gt;&lt;volume&gt;6&lt;/volume&gt;&lt;dates&gt;&lt;year&gt;2005&lt;/year&gt;&lt;/dates&gt;&lt;isbn&gt;1471-2350 (Electronic)&amp;#xD;1471-2350 (Linking)&lt;/isbn&gt;&lt;work-type&gt;Research Support, N I H , Extramural&amp;#xD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1" w:tooltip="Low, 2005 #265" w:history="1">
              <w:r w:rsidRPr="00A31213">
                <w:rPr>
                  <w:rFonts w:ascii="Arial" w:hAnsi="Arial" w:cs="Arial"/>
                  <w:noProof/>
                </w:rPr>
                <w:t>21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783D0E5B" w14:textId="55794D71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69664" behindDoc="0" locked="0" layoutInCell="1" allowOverlap="1" wp14:anchorId="17084929" wp14:editId="00EDA9E5">
                      <wp:simplePos x="0" y="0"/>
                      <wp:positionH relativeFrom="column">
                        <wp:posOffset>460375</wp:posOffset>
                      </wp:positionH>
                      <wp:positionV relativeFrom="paragraph">
                        <wp:posOffset>107950</wp:posOffset>
                      </wp:positionV>
                      <wp:extent cx="152400" cy="169545"/>
                      <wp:effectExtent l="25400" t="50800" r="50800" b="59055"/>
                      <wp:wrapNone/>
                      <wp:docPr id="17" name="9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3BE6B6F" id="95 Estrella de 5 puntas" o:spid="_x0000_s1026" style="position:absolute;margin-left:36.25pt;margin-top:8.5pt;width:12pt;height:13.35pt;z-index:251569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67616" behindDoc="0" locked="0" layoutInCell="1" allowOverlap="1" wp14:anchorId="0EF24A04" wp14:editId="389B5FB4">
                      <wp:simplePos x="0" y="0"/>
                      <wp:positionH relativeFrom="column">
                        <wp:posOffset>704215</wp:posOffset>
                      </wp:positionH>
                      <wp:positionV relativeFrom="paragraph">
                        <wp:posOffset>110490</wp:posOffset>
                      </wp:positionV>
                      <wp:extent cx="152400" cy="169545"/>
                      <wp:effectExtent l="25400" t="50800" r="50800" b="59055"/>
                      <wp:wrapNone/>
                      <wp:docPr id="15" name="7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1609050" id="76 Estrella de 5 puntas" o:spid="_x0000_s1026" style="position:absolute;margin-left:55.45pt;margin-top:8.7pt;width:12pt;height:13.35pt;z-index:251567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595C9F42" w14:textId="3D421593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84000" behindDoc="0" locked="0" layoutInCell="1" allowOverlap="1" wp14:anchorId="3940F278" wp14:editId="3BB347FF">
                      <wp:simplePos x="0" y="0"/>
                      <wp:positionH relativeFrom="column">
                        <wp:posOffset>845820</wp:posOffset>
                      </wp:positionH>
                      <wp:positionV relativeFrom="paragraph">
                        <wp:posOffset>62865</wp:posOffset>
                      </wp:positionV>
                      <wp:extent cx="152400" cy="169545"/>
                      <wp:effectExtent l="19050" t="38100" r="38100" b="40005"/>
                      <wp:wrapNone/>
                      <wp:docPr id="53" name="18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52A13D9" id="185 Estrella de 5 puntas" o:spid="_x0000_s1026" style="position:absolute;margin-left:66.6pt;margin-top:4.95pt;width:12pt;height:13.35pt;z-index:2515840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81952" behindDoc="0" locked="0" layoutInCell="1" allowOverlap="1" wp14:anchorId="54FE1476" wp14:editId="67DDCB24">
                      <wp:simplePos x="0" y="0"/>
                      <wp:positionH relativeFrom="column">
                        <wp:posOffset>605790</wp:posOffset>
                      </wp:positionH>
                      <wp:positionV relativeFrom="paragraph">
                        <wp:posOffset>67310</wp:posOffset>
                      </wp:positionV>
                      <wp:extent cx="152400" cy="169545"/>
                      <wp:effectExtent l="25400" t="50800" r="50800" b="59055"/>
                      <wp:wrapNone/>
                      <wp:docPr id="52" name="15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DD46732" id="153 Estrella de 5 puntas" o:spid="_x0000_s1026" style="position:absolute;margin-left:47.7pt;margin-top:5.3pt;width:12pt;height:13.35pt;z-index:251581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51569DE3" w14:textId="7BE2C811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86048" behindDoc="0" locked="0" layoutInCell="1" allowOverlap="1" wp14:anchorId="2DD0480D" wp14:editId="0B896DF5">
                      <wp:simplePos x="0" y="0"/>
                      <wp:positionH relativeFrom="column">
                        <wp:posOffset>690880</wp:posOffset>
                      </wp:positionH>
                      <wp:positionV relativeFrom="paragraph">
                        <wp:posOffset>109855</wp:posOffset>
                      </wp:positionV>
                      <wp:extent cx="152400" cy="169545"/>
                      <wp:effectExtent l="19050" t="38100" r="38100" b="40005"/>
                      <wp:wrapNone/>
                      <wp:docPr id="281" name="212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17EC594" id="212 Estrella de 5 puntas" o:spid="_x0000_s1026" style="position:absolute;margin-left:54.4pt;margin-top:8.65pt;width:12pt;height:13.35pt;z-index:251586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88096" behindDoc="0" locked="0" layoutInCell="1" allowOverlap="1" wp14:anchorId="1FA1BCBD" wp14:editId="12A97FE6">
                      <wp:simplePos x="0" y="0"/>
                      <wp:positionH relativeFrom="column">
                        <wp:posOffset>438150</wp:posOffset>
                      </wp:positionH>
                      <wp:positionV relativeFrom="paragraph">
                        <wp:posOffset>110490</wp:posOffset>
                      </wp:positionV>
                      <wp:extent cx="152400" cy="169545"/>
                      <wp:effectExtent l="25400" t="50800" r="50800" b="59055"/>
                      <wp:wrapNone/>
                      <wp:docPr id="283" name="24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E611F91" id="247 Estrella de 5 puntas" o:spid="_x0000_s1026" style="position:absolute;margin-left:34.5pt;margin-top:8.7pt;width:12pt;height:13.35pt;z-index:251588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02F3F16C" w14:textId="64DAEEA2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</w:t>
            </w:r>
          </w:p>
        </w:tc>
      </w:tr>
      <w:tr w:rsidR="00A31213" w:rsidRPr="004461AF" w14:paraId="2747E664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5CC1E271" w14:textId="18D090DE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Helgadottir</w:t>
            </w:r>
            <w:proofErr w:type="spellEnd"/>
            <w:r w:rsidRPr="00A31213">
              <w:rPr>
                <w:rFonts w:ascii="Arial" w:hAnsi="Arial" w:cs="Arial"/>
              </w:rPr>
              <w:t>, A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Helgadottir&lt;/Author&gt;&lt;Year&gt;2007&lt;/Year&gt;&lt;RecNum&gt;266&lt;/RecNum&gt;&lt;DisplayText&gt;[22]&lt;/DisplayText&gt;&lt;record&gt;&lt;rec-number&gt;266&lt;/rec-number&gt;&lt;foreign-keys&gt;&lt;key app="EN" db-id="50wxdpzd9vd5r7e9t5b595djrfpttrxw9avp"&gt;266&lt;/key&gt;&lt;/foreign-keys&gt;&lt;ref-type name="Journal Article"&gt;17&lt;/ref-type&gt;&lt;contributors&gt;&lt;authors&gt;&lt;author&gt;Helgadottir, A.&lt;/author&gt;&lt;author&gt;Thorleifsson, G.&lt;/author&gt;&lt;author&gt;Manolescu, A.&lt;/author&gt;&lt;author&gt;Gretarsdottir, S.&lt;/author&gt;&lt;author&gt;Blondal, T.&lt;/author&gt;&lt;author&gt;Jonasdottir, A.&lt;/author&gt;&lt;author&gt;Sigurdsson, A.&lt;/author&gt;&lt;author&gt;Baker, A.&lt;/author&gt;&lt;author&gt;Palsson, A.&lt;/author&gt;&lt;author&gt;Masson, G.&lt;/author&gt;&lt;author&gt;Gudbjartsson, D. F.&lt;/author&gt;&lt;author&gt;Magnusson, K. P.&lt;/author&gt;&lt;author&gt;Andersen, K.&lt;/author&gt;&lt;author&gt;Levey, A. I.&lt;/author&gt;&lt;author&gt;Backman, V. M.&lt;/author&gt;&lt;author&gt;Matthiasdottir, S.&lt;/author&gt;&lt;author&gt;Jonsdottir, T.&lt;/author&gt;&lt;author&gt;Palsson, S.&lt;/author&gt;&lt;author&gt;Einarsdottir, H.&lt;/author&gt;&lt;author&gt;Gunnarsdottir, S.&lt;/author&gt;&lt;author&gt;Gylfason, A.&lt;/author&gt;&lt;author&gt;Vaccarino, V.&lt;/author&gt;&lt;author&gt;Hooper, W. C.&lt;/author&gt;&lt;author&gt;Reilly, M. P.&lt;/author&gt;&lt;author&gt;Granger, C. B.&lt;/author&gt;&lt;author&gt;Austin, H.&lt;/author&gt;&lt;author&gt;Rader, D. J.&lt;/author&gt;&lt;author&gt;Shah, S. H.&lt;/author&gt;&lt;author&gt;Quyyumi, A. A.&lt;/author&gt;&lt;author&gt;Gulcher, J. R.&lt;/author&gt;&lt;author&gt;Thorgeirsson, G.&lt;/author&gt;&lt;author&gt;Thorsteinsdottir, U.&lt;/author&gt;&lt;author&gt;Kong, A.&lt;/author&gt;&lt;author&gt;Stefansson, K.&lt;/author&gt;&lt;/authors&gt;&lt;/contributors&gt;&lt;titles&gt;&lt;title&gt;A common variant on chromosome 9p21 affects the risk of myocardial infarction&lt;/title&gt;&lt;secondary-title&gt;Science&lt;/secondary-title&gt;&lt;/titles&gt;&lt;periodical&gt;&lt;full-title&gt;Science&lt;/full-title&gt;&lt;/periodical&gt;&lt;pages&gt;1491-3&lt;/pages&gt;&lt;volume&gt;316&lt;/volume&gt;&lt;number&gt;5830&lt;/number&gt;&lt;dates&gt;&lt;year&gt;2007&lt;/year&gt;&lt;/dates&gt;&lt;isbn&gt;1095-9203 (Electronic)&amp;#xD;0036-8075 (Linking)&lt;/isbn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2" w:tooltip="Helgadottir, 2007 #266" w:history="1">
              <w:r w:rsidRPr="00A31213">
                <w:rPr>
                  <w:rFonts w:ascii="Arial" w:hAnsi="Arial" w:cs="Arial"/>
                  <w:noProof/>
                </w:rPr>
                <w:t>22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1518F03B" w14:textId="5C47F47A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71712" behindDoc="0" locked="0" layoutInCell="1" allowOverlap="1" wp14:anchorId="0052913A" wp14:editId="0B9C6650">
                      <wp:simplePos x="0" y="0"/>
                      <wp:positionH relativeFrom="column">
                        <wp:posOffset>704215</wp:posOffset>
                      </wp:positionH>
                      <wp:positionV relativeFrom="paragraph">
                        <wp:posOffset>86995</wp:posOffset>
                      </wp:positionV>
                      <wp:extent cx="152400" cy="169545"/>
                      <wp:effectExtent l="25400" t="50800" r="50800" b="59055"/>
                      <wp:wrapNone/>
                      <wp:docPr id="18" name="7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D0A1209" id="76 Estrella de 5 puntas" o:spid="_x0000_s1026" style="position:absolute;margin-left:55.45pt;margin-top:6.85pt;width:12pt;height:13.35pt;z-index:251571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73760" behindDoc="0" locked="0" layoutInCell="1" allowOverlap="1" wp14:anchorId="018C3176" wp14:editId="0A0DB0AE">
                      <wp:simplePos x="0" y="0"/>
                      <wp:positionH relativeFrom="column">
                        <wp:posOffset>927735</wp:posOffset>
                      </wp:positionH>
                      <wp:positionV relativeFrom="paragraph">
                        <wp:posOffset>81915</wp:posOffset>
                      </wp:positionV>
                      <wp:extent cx="152400" cy="169545"/>
                      <wp:effectExtent l="25400" t="50800" r="50800" b="59055"/>
                      <wp:wrapNone/>
                      <wp:docPr id="19" name="20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9A2CA61" id="20 Estrella de 5 puntas" o:spid="_x0000_s1026" style="position:absolute;margin-left:73.05pt;margin-top:6.45pt;width:12pt;height:13.35pt;z-index:2515737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75808" behindDoc="0" locked="0" layoutInCell="1" allowOverlap="1" wp14:anchorId="3F4DC4DD" wp14:editId="4A3FBDBB">
                      <wp:simplePos x="0" y="0"/>
                      <wp:positionH relativeFrom="column">
                        <wp:posOffset>460375</wp:posOffset>
                      </wp:positionH>
                      <wp:positionV relativeFrom="paragraph">
                        <wp:posOffset>84455</wp:posOffset>
                      </wp:positionV>
                      <wp:extent cx="152400" cy="169545"/>
                      <wp:effectExtent l="25400" t="50800" r="50800" b="59055"/>
                      <wp:wrapNone/>
                      <wp:docPr id="21" name="9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A6151A6" id="95 Estrella de 5 puntas" o:spid="_x0000_s1026" style="position:absolute;margin-left:36.25pt;margin-top:6.65pt;width:12pt;height:13.35pt;z-index:251575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78C4BF7A" w14:textId="6AFFECD1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79904" behindDoc="0" locked="0" layoutInCell="1" allowOverlap="1" wp14:anchorId="02834C81" wp14:editId="0A5E8375">
                      <wp:simplePos x="0" y="0"/>
                      <wp:positionH relativeFrom="column">
                        <wp:posOffset>845820</wp:posOffset>
                      </wp:positionH>
                      <wp:positionV relativeFrom="paragraph">
                        <wp:posOffset>81915</wp:posOffset>
                      </wp:positionV>
                      <wp:extent cx="152400" cy="169545"/>
                      <wp:effectExtent l="19050" t="38100" r="38100" b="40005"/>
                      <wp:wrapNone/>
                      <wp:docPr id="51" name="18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9A5AB6A" id="185 Estrella de 5 puntas" o:spid="_x0000_s1026" style="position:absolute;margin-left:66.6pt;margin-top:6.45pt;width:12pt;height:13.35pt;z-index:2515799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77856" behindDoc="0" locked="0" layoutInCell="1" allowOverlap="1" wp14:anchorId="40466DF0" wp14:editId="66E5CEC8">
                      <wp:simplePos x="0" y="0"/>
                      <wp:positionH relativeFrom="column">
                        <wp:posOffset>605790</wp:posOffset>
                      </wp:positionH>
                      <wp:positionV relativeFrom="paragraph">
                        <wp:posOffset>97790</wp:posOffset>
                      </wp:positionV>
                      <wp:extent cx="152400" cy="169545"/>
                      <wp:effectExtent l="25400" t="50800" r="50800" b="59055"/>
                      <wp:wrapNone/>
                      <wp:docPr id="50" name="15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B3AA7CC" id="153 Estrella de 5 puntas" o:spid="_x0000_s1026" style="position:absolute;margin-left:47.7pt;margin-top:7.7pt;width:12pt;height:13.35pt;z-index:2515778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2EF2A66E" w14:textId="018D8512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90144" behindDoc="0" locked="0" layoutInCell="1" allowOverlap="1" wp14:anchorId="50792C60" wp14:editId="278D8A1C">
                      <wp:simplePos x="0" y="0"/>
                      <wp:positionH relativeFrom="column">
                        <wp:posOffset>690880</wp:posOffset>
                      </wp:positionH>
                      <wp:positionV relativeFrom="paragraph">
                        <wp:posOffset>81915</wp:posOffset>
                      </wp:positionV>
                      <wp:extent cx="152400" cy="169545"/>
                      <wp:effectExtent l="19050" t="38100" r="38100" b="40005"/>
                      <wp:wrapNone/>
                      <wp:docPr id="284" name="212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7EFE789" id="212 Estrella de 5 puntas" o:spid="_x0000_s1026" style="position:absolute;margin-left:54.4pt;margin-top:6.45pt;width:12pt;height:13.35pt;z-index:251590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592192" behindDoc="0" locked="0" layoutInCell="1" allowOverlap="1" wp14:anchorId="6C5F527E" wp14:editId="7DE85911">
                      <wp:simplePos x="0" y="0"/>
                      <wp:positionH relativeFrom="column">
                        <wp:posOffset>438150</wp:posOffset>
                      </wp:positionH>
                      <wp:positionV relativeFrom="paragraph">
                        <wp:posOffset>82550</wp:posOffset>
                      </wp:positionV>
                      <wp:extent cx="152400" cy="169545"/>
                      <wp:effectExtent l="25400" t="50800" r="50800" b="59055"/>
                      <wp:wrapNone/>
                      <wp:docPr id="286" name="24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9A2914D" id="247 Estrella de 5 puntas" o:spid="_x0000_s1026" style="position:absolute;margin-left:34.5pt;margin-top:6.5pt;width:12pt;height:13.35pt;z-index:251592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2DE78E39" w14:textId="41976599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</w:t>
            </w:r>
          </w:p>
        </w:tc>
      </w:tr>
      <w:tr w:rsidR="00A31213" w:rsidRPr="004461AF" w14:paraId="40B7C868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21828CD6" w14:textId="4F35684F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Samani</w:t>
            </w:r>
            <w:proofErr w:type="spellEnd"/>
            <w:r w:rsidRPr="00A31213">
              <w:rPr>
                <w:rFonts w:ascii="Arial" w:hAnsi="Arial" w:cs="Arial"/>
              </w:rPr>
              <w:t>, N. J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Samani&lt;/Author&gt;&lt;Year&gt;2007&lt;/Year&gt;&lt;RecNum&gt;267&lt;/RecNum&gt;&lt;DisplayText&gt;[23]&lt;/DisplayText&gt;&lt;record&gt;&lt;rec-number&gt;267&lt;/rec-number&gt;&lt;foreign-keys&gt;&lt;key app="EN" db-id="50wxdpzd9vd5r7e9t5b595djrfpttrxw9avp"&gt;267&lt;/key&gt;&lt;/foreign-keys&gt;&lt;ref-type name="Journal Article"&gt;17&lt;/ref-type&gt;&lt;contributors&gt;&lt;authors&gt;&lt;author&gt;Samani, N. J.&lt;/author&gt;&lt;author&gt;Erdmann, J.&lt;/author&gt;&lt;author&gt;Hall, A. S.&lt;/author&gt;&lt;author&gt;Hengstenberg, C.&lt;/author&gt;&lt;author&gt;Mangino, M.&lt;/author&gt;&lt;author&gt;Mayer, B.&lt;/author&gt;&lt;author&gt;Dixon, R. J.&lt;/author&gt;&lt;author&gt;Meitinger, T.&lt;/author&gt;&lt;author&gt;Braund, P.&lt;/author&gt;&lt;author&gt;Wichmann, H. E.&lt;/author&gt;&lt;author&gt;Barrett, J. H.&lt;/author&gt;&lt;author&gt;Konig, I. R.&lt;/author&gt;&lt;author&gt;Stevens, S. E.&lt;/author&gt;&lt;author&gt;Szymczak, S.&lt;/author&gt;&lt;author&gt;Tregouet, D. A.&lt;/author&gt;&lt;author&gt;Iles, M. M.&lt;/author&gt;&lt;author&gt;Pahlke, F.&lt;/author&gt;&lt;author&gt;Pollard, H.&lt;/author&gt;&lt;author&gt;Lieb, W.&lt;/author&gt;&lt;author&gt;Cambien, F.&lt;/author&gt;&lt;author&gt;Fischer, M.&lt;/author&gt;&lt;author&gt;Ouwehand, W.&lt;/author&gt;&lt;author&gt;Blankenberg, S.&lt;/author&gt;&lt;author&gt;Balmforth, A. J.&lt;/author&gt;&lt;author&gt;Baessler, A.&lt;/author&gt;&lt;author&gt;Ball, S. G.&lt;/author&gt;&lt;author&gt;Strom, T. M.&lt;/author&gt;&lt;author&gt;Braenne, I.&lt;/author&gt;&lt;author&gt;Gieger, C.&lt;/author&gt;&lt;author&gt;Deloukas, P.&lt;/author&gt;&lt;author&gt;Tobin, M. D.&lt;/author&gt;&lt;author&gt;Ziegler, A.&lt;/author&gt;&lt;author&gt;Thompson, J. R.&lt;/author&gt;&lt;author&gt;Schunkert, H.&lt;/author&gt;&lt;/authors&gt;&lt;/contributors&gt;&lt;titles&gt;&lt;title&gt;Genomewide association analysis of coronary artery disease&lt;/title&gt;&lt;secondary-title&gt;N Engl J Med&lt;/secondary-title&gt;&lt;/titles&gt;&lt;pages&gt;443-53&lt;/pages&gt;&lt;volume&gt;357&lt;/volume&gt;&lt;number&gt;5&lt;/number&gt;&lt;dates&gt;&lt;year&gt;2007&lt;/year&gt;&lt;/dates&gt;&lt;isbn&gt;1533-4406 (Electronic)&amp;#xD;0028-4793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3" w:tooltip="Samani, 2007 #267" w:history="1">
              <w:r w:rsidRPr="00A31213">
                <w:rPr>
                  <w:rFonts w:ascii="Arial" w:hAnsi="Arial" w:cs="Arial"/>
                  <w:noProof/>
                </w:rPr>
                <w:t>23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2861C21D" w14:textId="2614BDA1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43392" behindDoc="0" locked="0" layoutInCell="1" allowOverlap="1" wp14:anchorId="137D9028" wp14:editId="7CCCD1A0">
                      <wp:simplePos x="0" y="0"/>
                      <wp:positionH relativeFrom="column">
                        <wp:posOffset>452755</wp:posOffset>
                      </wp:positionH>
                      <wp:positionV relativeFrom="paragraph">
                        <wp:posOffset>74930</wp:posOffset>
                      </wp:positionV>
                      <wp:extent cx="152400" cy="169545"/>
                      <wp:effectExtent l="19050" t="38100" r="38100" b="40005"/>
                      <wp:wrapNone/>
                      <wp:docPr id="67" name="6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CB1F780" id="67 Estrella de 5 puntas" o:spid="_x0000_s1026" style="position:absolute;margin-left:35.65pt;margin-top:5.9pt;width:12pt;height:13.35pt;z-index:251643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45440" behindDoc="0" locked="0" layoutInCell="1" allowOverlap="1" wp14:anchorId="29C20609" wp14:editId="5892E920">
                      <wp:simplePos x="0" y="0"/>
                      <wp:positionH relativeFrom="column">
                        <wp:posOffset>926465</wp:posOffset>
                      </wp:positionH>
                      <wp:positionV relativeFrom="paragraph">
                        <wp:posOffset>73025</wp:posOffset>
                      </wp:positionV>
                      <wp:extent cx="152400" cy="169545"/>
                      <wp:effectExtent l="19050" t="38100" r="38100" b="40005"/>
                      <wp:wrapNone/>
                      <wp:docPr id="71" name="71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4D415EC" id="71 Estrella de 5 puntas" o:spid="_x0000_s1026" style="position:absolute;margin-left:72.95pt;margin-top:5.75pt;width:12pt;height:13.35pt;z-index:251645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38272" behindDoc="0" locked="0" layoutInCell="1" allowOverlap="1" wp14:anchorId="0B095270" wp14:editId="17065029">
                      <wp:simplePos x="0" y="0"/>
                      <wp:positionH relativeFrom="column">
                        <wp:posOffset>681990</wp:posOffset>
                      </wp:positionH>
                      <wp:positionV relativeFrom="paragraph">
                        <wp:posOffset>76200</wp:posOffset>
                      </wp:positionV>
                      <wp:extent cx="152400" cy="169545"/>
                      <wp:effectExtent l="19050" t="38100" r="38100" b="40005"/>
                      <wp:wrapNone/>
                      <wp:docPr id="93" name="9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5E09DD6" id="93 Estrella de 5 puntas" o:spid="_x0000_s1026" style="position:absolute;margin-left:53.7pt;margin-top:6pt;width:12pt;height:13.35pt;z-index:251638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49609A3E" w14:textId="661F7FA7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47488" behindDoc="0" locked="0" layoutInCell="1" allowOverlap="1" wp14:anchorId="0CBC6593" wp14:editId="683DFF12">
                      <wp:simplePos x="0" y="0"/>
                      <wp:positionH relativeFrom="column">
                        <wp:posOffset>611505</wp:posOffset>
                      </wp:positionH>
                      <wp:positionV relativeFrom="paragraph">
                        <wp:posOffset>80010</wp:posOffset>
                      </wp:positionV>
                      <wp:extent cx="152400" cy="169545"/>
                      <wp:effectExtent l="25400" t="50800" r="50800" b="59055"/>
                      <wp:wrapNone/>
                      <wp:docPr id="125" name="12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1BB6E7E" id="125 Estrella de 5 puntas" o:spid="_x0000_s1026" style="position:absolute;margin-left:48.15pt;margin-top:6.3pt;width:12pt;height:13.35pt;z-index:251647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1A0A0FD9" w14:textId="471C468D" w:rsidR="00A31213" w:rsidRPr="004461AF" w:rsidRDefault="00A31213" w:rsidP="00A31213">
            <w:pPr>
              <w:tabs>
                <w:tab w:val="left" w:pos="900"/>
                <w:tab w:val="center" w:pos="1139"/>
              </w:tabs>
              <w:spacing w:after="0" w:line="480" w:lineRule="auto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60800" behindDoc="0" locked="0" layoutInCell="1" allowOverlap="1" wp14:anchorId="1090E0A7" wp14:editId="2D6F4F00">
                      <wp:simplePos x="0" y="0"/>
                      <wp:positionH relativeFrom="column">
                        <wp:posOffset>450215</wp:posOffset>
                      </wp:positionH>
                      <wp:positionV relativeFrom="paragraph">
                        <wp:posOffset>67310</wp:posOffset>
                      </wp:positionV>
                      <wp:extent cx="152400" cy="169545"/>
                      <wp:effectExtent l="19050" t="38100" r="38100" b="40005"/>
                      <wp:wrapNone/>
                      <wp:docPr id="221" name="221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C7E8307" id="221 Estrella de 5 puntas" o:spid="_x0000_s1026" style="position:absolute;margin-left:35.45pt;margin-top:5.3pt;width:12pt;height:13.35pt;z-index:251660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wOlO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1655680" behindDoc="0" locked="0" layoutInCell="1" allowOverlap="1" wp14:anchorId="2BA1EB2A" wp14:editId="22367756">
                      <wp:simplePos x="0" y="0"/>
                      <wp:positionH relativeFrom="column">
                        <wp:posOffset>688975</wp:posOffset>
                      </wp:positionH>
                      <wp:positionV relativeFrom="paragraph">
                        <wp:posOffset>77470</wp:posOffset>
                      </wp:positionV>
                      <wp:extent cx="152400" cy="169545"/>
                      <wp:effectExtent l="19050" t="38100" r="38100" b="40005"/>
                      <wp:wrapNone/>
                      <wp:docPr id="210" name="210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01966E9" id="210 Estrella de 5 puntas" o:spid="_x0000_s1026" style="position:absolute;margin-left:54.25pt;margin-top:6.1pt;width:12pt;height:13.35pt;z-index:251655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Sa7soQ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color w:val="000000"/>
                <w:lang w:val="en-US"/>
              </w:rPr>
              <w:tab/>
            </w:r>
            <w:r w:rsidRPr="004461AF">
              <w:rPr>
                <w:rFonts w:ascii="Arial" w:hAnsi="Arial" w:cs="Arial"/>
                <w:color w:val="000000"/>
                <w:lang w:val="en-US"/>
              </w:rPr>
              <w:tab/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0F0EAAB6" w14:textId="77777777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color w:val="000000"/>
                <w:lang w:val="en-US"/>
              </w:rPr>
              <w:t>6</w:t>
            </w:r>
          </w:p>
        </w:tc>
      </w:tr>
      <w:tr w:rsidR="00A31213" w:rsidRPr="004461AF" w14:paraId="13043481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59011C6" w14:textId="78320A4C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Meng</w:t>
            </w:r>
            <w:proofErr w:type="spellEnd"/>
            <w:r w:rsidRPr="00A31213">
              <w:rPr>
                <w:rFonts w:ascii="Arial" w:hAnsi="Arial" w:cs="Arial"/>
              </w:rPr>
              <w:t>, W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Meng&lt;/Author&gt;&lt;Year&gt;2007&lt;/Year&gt;&lt;RecNum&gt;268&lt;/RecNum&gt;&lt;DisplayText&gt;[24]&lt;/DisplayText&gt;&lt;record&gt;&lt;rec-number&gt;268&lt;/rec-number&gt;&lt;foreign-keys&gt;&lt;key app="EN" db-id="50wxdpzd9vd5r7e9t5b595djrfpttrxw9avp"&gt;268&lt;/key&gt;&lt;/foreign-keys&gt;&lt;ref-type name="Journal Article"&gt;17&lt;/ref-type&gt;&lt;contributors&gt;&lt;authors&gt;&lt;author&gt;Meng, W.&lt;/author&gt;&lt;author&gt;Hughes, A.&lt;/author&gt;&lt;author&gt;Patterson, C. C.&lt;/author&gt;&lt;author&gt;Belton, C.&lt;/author&gt;&lt;author&gt;Kamaruddin, M. S.&lt;/author&gt;&lt;author&gt;Horan, P. G.&lt;/author&gt;&lt;author&gt;Kee, F.&lt;/author&gt;&lt;author&gt;McKeown, P. P.&lt;/author&gt;&lt;/authors&gt;&lt;/contributors&gt;&lt;titles&gt;&lt;title&gt;Genetic variants of complement factor H gene are not associated with premature coronary heart disease: a family-based study in the Irish population&lt;/title&gt;&lt;secondary-title&gt;BMC Med Genet&lt;/secondary-title&gt;&lt;/titles&gt;&lt;pages&gt;62&lt;/pages&gt;&lt;volume&gt;8&lt;/volume&gt;&lt;dates&gt;&lt;year&gt;2007&lt;/year&gt;&lt;/dates&gt;&lt;isbn&gt;1471-2350 (Electronic)&amp;#xD;1471-2350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4" w:tooltip="Meng, 2007 #268" w:history="1">
              <w:r w:rsidRPr="00A31213">
                <w:rPr>
                  <w:rFonts w:ascii="Arial" w:hAnsi="Arial" w:cs="Arial"/>
                  <w:noProof/>
                </w:rPr>
                <w:t>24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6306CA85" w14:textId="02192D0A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71776" behindDoc="0" locked="0" layoutInCell="1" allowOverlap="1" wp14:anchorId="5E01E999" wp14:editId="1E8CEAE5">
                      <wp:simplePos x="0" y="0"/>
                      <wp:positionH relativeFrom="column">
                        <wp:posOffset>456565</wp:posOffset>
                      </wp:positionH>
                      <wp:positionV relativeFrom="paragraph">
                        <wp:posOffset>82550</wp:posOffset>
                      </wp:positionV>
                      <wp:extent cx="152400" cy="169545"/>
                      <wp:effectExtent l="19050" t="38100" r="38100" b="40005"/>
                      <wp:wrapNone/>
                      <wp:docPr id="62" name="62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030C5C2" id="62 Estrella de 5 puntas" o:spid="_x0000_s1026" style="position:absolute;margin-left:35.95pt;margin-top:6.5pt;width:12pt;height:13.35pt;z-index:252171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66656" behindDoc="0" locked="0" layoutInCell="1" allowOverlap="1" wp14:anchorId="715ABCFD" wp14:editId="1F1C2610">
                      <wp:simplePos x="0" y="0"/>
                      <wp:positionH relativeFrom="column">
                        <wp:posOffset>922655</wp:posOffset>
                      </wp:positionH>
                      <wp:positionV relativeFrom="paragraph">
                        <wp:posOffset>77470</wp:posOffset>
                      </wp:positionV>
                      <wp:extent cx="152400" cy="169545"/>
                      <wp:effectExtent l="19050" t="38100" r="38100" b="40005"/>
                      <wp:wrapNone/>
                      <wp:docPr id="64" name="64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12984E1" id="64 Estrella de 5 puntas" o:spid="_x0000_s1026" style="position:absolute;margin-left:72.65pt;margin-top:6.1pt;width:12pt;height:13.35pt;z-index:252166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65632" behindDoc="0" locked="0" layoutInCell="1" allowOverlap="1" wp14:anchorId="49BAE649" wp14:editId="15ED099C">
                      <wp:simplePos x="0" y="0"/>
                      <wp:positionH relativeFrom="column">
                        <wp:posOffset>681990</wp:posOffset>
                      </wp:positionH>
                      <wp:positionV relativeFrom="paragraph">
                        <wp:posOffset>86995</wp:posOffset>
                      </wp:positionV>
                      <wp:extent cx="152400" cy="169545"/>
                      <wp:effectExtent l="19050" t="38100" r="38100" b="40005"/>
                      <wp:wrapNone/>
                      <wp:docPr id="77" name="7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A69601D" id="77 Estrella de 5 puntas" o:spid="_x0000_s1026" style="position:absolute;margin-left:53.7pt;margin-top:6.85pt;width:12pt;height:13.35pt;z-index:252165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1694383F" w14:textId="281ABD84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67680" behindDoc="0" locked="0" layoutInCell="1" allowOverlap="1" wp14:anchorId="74CEAD03" wp14:editId="41965853">
                      <wp:simplePos x="0" y="0"/>
                      <wp:positionH relativeFrom="column">
                        <wp:posOffset>611505</wp:posOffset>
                      </wp:positionH>
                      <wp:positionV relativeFrom="paragraph">
                        <wp:posOffset>90170</wp:posOffset>
                      </wp:positionV>
                      <wp:extent cx="152400" cy="169545"/>
                      <wp:effectExtent l="25400" t="50800" r="50800" b="59055"/>
                      <wp:wrapNone/>
                      <wp:docPr id="181" name="181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E79CF74" id="181 Estrella de 5 puntas" o:spid="_x0000_s1026" style="position:absolute;margin-left:48.15pt;margin-top:7.1pt;width:12pt;height:13.35pt;z-index:252167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4F3E79E4" w14:textId="7AE6908E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69728" behindDoc="0" locked="0" layoutInCell="1" allowOverlap="1" wp14:anchorId="286C9AC8" wp14:editId="3FC739E6">
                      <wp:simplePos x="0" y="0"/>
                      <wp:positionH relativeFrom="column">
                        <wp:posOffset>450215</wp:posOffset>
                      </wp:positionH>
                      <wp:positionV relativeFrom="paragraph">
                        <wp:posOffset>86360</wp:posOffset>
                      </wp:positionV>
                      <wp:extent cx="152400" cy="169545"/>
                      <wp:effectExtent l="19050" t="38100" r="38100" b="40005"/>
                      <wp:wrapNone/>
                      <wp:docPr id="219" name="219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77B7A2D" id="219 Estrella de 5 puntas" o:spid="_x0000_s1026" style="position:absolute;margin-left:35.45pt;margin-top:6.8pt;width:12pt;height:13.35pt;z-index:252169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WoXo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70752" behindDoc="0" locked="0" layoutInCell="1" allowOverlap="1" wp14:anchorId="4CB28EED" wp14:editId="59050CE9">
                      <wp:simplePos x="0" y="0"/>
                      <wp:positionH relativeFrom="column">
                        <wp:posOffset>895350</wp:posOffset>
                      </wp:positionH>
                      <wp:positionV relativeFrom="paragraph">
                        <wp:posOffset>89535</wp:posOffset>
                      </wp:positionV>
                      <wp:extent cx="152400" cy="169545"/>
                      <wp:effectExtent l="19050" t="38100" r="38100" b="40005"/>
                      <wp:wrapNone/>
                      <wp:docPr id="248" name="248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56A0F91" id="248 Estrella de 5 puntas" o:spid="_x0000_s1026" style="position:absolute;margin-left:70.5pt;margin-top:7.05pt;width:12pt;height:13.35pt;z-index:252170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dtMn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68704" behindDoc="0" locked="0" layoutInCell="1" allowOverlap="1" wp14:anchorId="22D47036" wp14:editId="31CD371D">
                      <wp:simplePos x="0" y="0"/>
                      <wp:positionH relativeFrom="column">
                        <wp:posOffset>688975</wp:posOffset>
                      </wp:positionH>
                      <wp:positionV relativeFrom="paragraph">
                        <wp:posOffset>83820</wp:posOffset>
                      </wp:positionV>
                      <wp:extent cx="152400" cy="169545"/>
                      <wp:effectExtent l="19050" t="38100" r="38100" b="40005"/>
                      <wp:wrapNone/>
                      <wp:docPr id="209" name="209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22351AB" id="209 Estrella de 5 puntas" o:spid="_x0000_s1026" style="position:absolute;margin-left:54.25pt;margin-top:6.6pt;width:12pt;height:13.35pt;z-index:252168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2AD6F1BA" w14:textId="77777777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color w:val="000000"/>
                <w:lang w:val="en-US"/>
              </w:rPr>
              <w:t>7</w:t>
            </w:r>
          </w:p>
        </w:tc>
      </w:tr>
      <w:tr w:rsidR="00A31213" w:rsidRPr="004461AF" w14:paraId="59311D20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2830F94D" w14:textId="32C1F88D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A31213">
              <w:rPr>
                <w:rFonts w:ascii="Arial" w:hAnsi="Arial" w:cs="Arial"/>
              </w:rPr>
              <w:t>Iakoubova</w:t>
            </w:r>
            <w:proofErr w:type="spellEnd"/>
            <w:r w:rsidRPr="00A31213">
              <w:rPr>
                <w:rFonts w:ascii="Arial" w:hAnsi="Arial" w:cs="Arial"/>
              </w:rPr>
              <w:t>, O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Iakoubova&lt;/Author&gt;&lt;Year&gt;2008&lt;/Year&gt;&lt;RecNum&gt;269&lt;/RecNum&gt;&lt;DisplayText&gt;[12]&lt;/DisplayText&gt;&lt;record&gt;&lt;rec-number&gt;269&lt;/rec-number&gt;&lt;foreign-keys&gt;&lt;key app="EN" db-id="50wxdpzd9vd5r7e9t5b595djrfpttrxw9avp"&gt;269&lt;/key&gt;&lt;/foreign-keys&gt;&lt;ref-type name="Journal Article"&gt;17&lt;/ref-type&gt;&lt;contributors&gt;&lt;authors&gt;&lt;author&gt;Iakoubova, O. A.&lt;/author&gt;&lt;author&gt;Tong, C. H.&lt;/author&gt;&lt;author&gt;Rowland, C. M.&lt;/author&gt;&lt;author&gt;Kirchgessner, T. G.&lt;/author&gt;&lt;author&gt;Young, B. A.&lt;/author&gt;&lt;author&gt;Arellano, A. R.&lt;/author&gt;&lt;author&gt;Shiffman, D.&lt;/author&gt;&lt;author&gt;Sabatine, M. S.&lt;/author&gt;&lt;author&gt;Campos, H.&lt;/author&gt;&lt;author&gt;Packard, C. J.&lt;/author&gt;&lt;author&gt;Pfeffer, M. A.&lt;/author&gt;&lt;author&gt;White, T. J.&lt;/author&gt;&lt;author&gt;Braunwald, E.&lt;/author&gt;&lt;author&gt;Shepherd, J.&lt;/author&gt;&lt;author&gt;Devlin, J. J.&lt;/author&gt;&lt;author&gt;Sacks, F. M.&lt;/author&gt;&lt;/authors&gt;&lt;/contributors&gt;&lt;titles&gt;&lt;title&gt;Association of the Trp719Arg polymorphism in kinesin-like protein 6 with myocardial infarction and coronary heart disease in 2 prospective trials: the CARE and WOSCOPS trials&lt;/title&gt;&lt;secondary-title&gt;J Am Coll Cardiol&lt;/secondary-title&gt;&lt;/titles&gt;&lt;pages&gt;435-43&lt;/pages&gt;&lt;volume&gt;51&lt;/volume&gt;&lt;number&gt;4&lt;/number&gt;&lt;dates&gt;&lt;year&gt;2008&lt;/year&gt;&lt;/dates&gt;&lt;isbn&gt;1558-3597 (Electronic)&amp;#xD;0735-1097 (Linking)&lt;/isbn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12" w:tooltip="Iakoubova, 2008 #289" w:history="1">
              <w:r w:rsidRPr="00A31213">
                <w:rPr>
                  <w:rFonts w:ascii="Arial" w:hAnsi="Arial" w:cs="Arial"/>
                  <w:noProof/>
                </w:rPr>
                <w:t>12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79D8D789" w14:textId="574A029B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45504" behindDoc="0" locked="0" layoutInCell="1" allowOverlap="1" wp14:anchorId="4D52CFCC" wp14:editId="28C81FAA">
                      <wp:simplePos x="0" y="0"/>
                      <wp:positionH relativeFrom="column">
                        <wp:posOffset>460375</wp:posOffset>
                      </wp:positionH>
                      <wp:positionV relativeFrom="paragraph">
                        <wp:posOffset>92710</wp:posOffset>
                      </wp:positionV>
                      <wp:extent cx="152400" cy="169545"/>
                      <wp:effectExtent l="25400" t="50800" r="50800" b="59055"/>
                      <wp:wrapNone/>
                      <wp:docPr id="97" name="9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5A41CEA" id="95 Estrella de 5 puntas" o:spid="_x0000_s1026" style="position:absolute;margin-left:36.25pt;margin-top:7.3pt;width:12pt;height:13.35pt;z-index:252245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44480" behindDoc="0" locked="0" layoutInCell="1" allowOverlap="1" wp14:anchorId="3471904E" wp14:editId="20738537">
                      <wp:simplePos x="0" y="0"/>
                      <wp:positionH relativeFrom="column">
                        <wp:posOffset>704215</wp:posOffset>
                      </wp:positionH>
                      <wp:positionV relativeFrom="paragraph">
                        <wp:posOffset>95250</wp:posOffset>
                      </wp:positionV>
                      <wp:extent cx="152400" cy="169545"/>
                      <wp:effectExtent l="25400" t="50800" r="50800" b="59055"/>
                      <wp:wrapNone/>
                      <wp:docPr id="98" name="7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DC9A0A1" id="76 Estrella de 5 puntas" o:spid="_x0000_s1026" style="position:absolute;margin-left:55.45pt;margin-top:7.5pt;width:12pt;height:13.35pt;z-index:252244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0ED19770" w14:textId="5B84696F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47552" behindDoc="0" locked="0" layoutInCell="1" allowOverlap="1" wp14:anchorId="62528433" wp14:editId="0ACA5B43">
                      <wp:simplePos x="0" y="0"/>
                      <wp:positionH relativeFrom="column">
                        <wp:posOffset>857250</wp:posOffset>
                      </wp:positionH>
                      <wp:positionV relativeFrom="paragraph">
                        <wp:posOffset>79375</wp:posOffset>
                      </wp:positionV>
                      <wp:extent cx="152400" cy="169545"/>
                      <wp:effectExtent l="19050" t="38100" r="38100" b="40005"/>
                      <wp:wrapNone/>
                      <wp:docPr id="100" name="18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9C8ACC5" id="185 Estrella de 5 puntas" o:spid="_x0000_s1026" style="position:absolute;margin-left:67.5pt;margin-top:6.25pt;width:12pt;height:13.35pt;z-index:252247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46528" behindDoc="0" locked="0" layoutInCell="1" allowOverlap="1" wp14:anchorId="2D4CE005" wp14:editId="101BC95F">
                      <wp:simplePos x="0" y="0"/>
                      <wp:positionH relativeFrom="column">
                        <wp:posOffset>605790</wp:posOffset>
                      </wp:positionH>
                      <wp:positionV relativeFrom="paragraph">
                        <wp:posOffset>95250</wp:posOffset>
                      </wp:positionV>
                      <wp:extent cx="152400" cy="169545"/>
                      <wp:effectExtent l="25400" t="50800" r="50800" b="59055"/>
                      <wp:wrapNone/>
                      <wp:docPr id="99" name="15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BD01B76" id="153 Estrella de 5 puntas" o:spid="_x0000_s1026" style="position:absolute;margin-left:47.7pt;margin-top:7.5pt;width:12pt;height:13.35pt;z-index:252246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19AB501F" w14:textId="1810BFB8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50624" behindDoc="0" locked="0" layoutInCell="1" allowOverlap="1" wp14:anchorId="5597A75F" wp14:editId="165C60A9">
                      <wp:simplePos x="0" y="0"/>
                      <wp:positionH relativeFrom="column">
                        <wp:posOffset>690880</wp:posOffset>
                      </wp:positionH>
                      <wp:positionV relativeFrom="paragraph">
                        <wp:posOffset>94615</wp:posOffset>
                      </wp:positionV>
                      <wp:extent cx="152400" cy="169545"/>
                      <wp:effectExtent l="19050" t="38100" r="38100" b="40005"/>
                      <wp:wrapNone/>
                      <wp:docPr id="101" name="212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EB705E3" id="212 Estrella de 5 puntas" o:spid="_x0000_s1026" style="position:absolute;margin-left:54.4pt;margin-top:7.45pt;width:12pt;height:13.35pt;z-index:252250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52672" behindDoc="0" locked="0" layoutInCell="1" allowOverlap="1" wp14:anchorId="3CF1471A" wp14:editId="1626A301">
                      <wp:simplePos x="0" y="0"/>
                      <wp:positionH relativeFrom="column">
                        <wp:posOffset>438150</wp:posOffset>
                      </wp:positionH>
                      <wp:positionV relativeFrom="paragraph">
                        <wp:posOffset>95250</wp:posOffset>
                      </wp:positionV>
                      <wp:extent cx="152400" cy="169545"/>
                      <wp:effectExtent l="25400" t="50800" r="50800" b="59055"/>
                      <wp:wrapNone/>
                      <wp:docPr id="102" name="24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7EA34FC" id="247 Estrella de 5 puntas" o:spid="_x0000_s1026" style="position:absolute;margin-left:34.5pt;margin-top:7.5pt;width:12pt;height:13.35pt;z-index:252252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5C2D8416" w14:textId="5D2FA90C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6</w:t>
            </w:r>
          </w:p>
        </w:tc>
      </w:tr>
      <w:tr w:rsidR="00A31213" w:rsidRPr="004461AF" w14:paraId="681DA073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5B1E5BF0" w14:textId="56690546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Meiner</w:t>
            </w:r>
            <w:proofErr w:type="spellEnd"/>
            <w:r w:rsidRPr="00A31213">
              <w:rPr>
                <w:rFonts w:ascii="Arial" w:hAnsi="Arial" w:cs="Arial"/>
              </w:rPr>
              <w:t>, V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Meiner&lt;/Author&gt;&lt;Year&gt;2008&lt;/Year&gt;&lt;RecNum&gt;270&lt;/RecNum&gt;&lt;DisplayText&gt;[25]&lt;/DisplayText&gt;&lt;record&gt;&lt;rec-number&gt;270&lt;/rec-number&gt;&lt;foreign-keys&gt;&lt;key app="EN" db-id="50wxdpzd9vd5r7e9t5b595djrfpttrxw9avp"&gt;270&lt;/key&gt;&lt;/foreign-keys&gt;&lt;ref-type name="Journal Article"&gt;17&lt;/ref-type&gt;&lt;contributors&gt;&lt;authors&gt;&lt;author&gt;Meiner, V.&lt;/author&gt;&lt;author&gt;Friedlander, Y.&lt;/author&gt;&lt;author&gt;Milo, H.&lt;/author&gt;&lt;author&gt;Sharon, N.&lt;/author&gt;&lt;author&gt;Ben-Avi, L.&lt;/author&gt;&lt;author&gt;Shpitzen, S.&lt;/author&gt;&lt;author&gt;Leitersdorf, E.&lt;/author&gt;&lt;author&gt;Siscovick, D. S.&lt;/author&gt;&lt;author&gt;Schwartz, S. M.&lt;/author&gt;&lt;/authors&gt;&lt;/contributors&gt;&lt;titles&gt;&lt;title&gt;Cholesteryl ester transfer protein (CETP) genetic variation and early onset of non-fatal myocardial infarction&lt;/title&gt;&lt;secondary-title&gt;Ann Hum Genet&lt;/secondary-title&gt;&lt;/titles&gt;&lt;pages&gt;732-41&lt;/pages&gt;&lt;volume&gt;72&lt;/volume&gt;&lt;number&gt;Pt 6&lt;/number&gt;&lt;dates&gt;&lt;year&gt;2008&lt;/year&gt;&lt;/dates&gt;&lt;isbn&gt;1469-1809 (Electronic)&amp;#xD;0003-4800 (Linking)&lt;/isbn&gt;&lt;work-type&gt;Research Support, N I H , Extramural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5" w:tooltip="Meiner, 2008 #270" w:history="1">
              <w:r w:rsidRPr="00A31213">
                <w:rPr>
                  <w:rFonts w:ascii="Arial" w:hAnsi="Arial" w:cs="Arial"/>
                  <w:noProof/>
                </w:rPr>
                <w:t>25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36B9EC04" w14:textId="0875225B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54720" behindDoc="0" locked="0" layoutInCell="1" allowOverlap="1" wp14:anchorId="10B3AD3E" wp14:editId="63481A5A">
                      <wp:simplePos x="0" y="0"/>
                      <wp:positionH relativeFrom="column">
                        <wp:posOffset>914400</wp:posOffset>
                      </wp:positionH>
                      <wp:positionV relativeFrom="paragraph">
                        <wp:posOffset>61595</wp:posOffset>
                      </wp:positionV>
                      <wp:extent cx="152400" cy="169545"/>
                      <wp:effectExtent l="19050" t="38100" r="38100" b="40005"/>
                      <wp:wrapNone/>
                      <wp:docPr id="104" name="6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5B380F7" id="65 Estrella de 5 puntas" o:spid="_x0000_s1026" style="position:absolute;margin-left:1in;margin-top:4.85pt;width:12pt;height:13.35pt;z-index:252254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55744" behindDoc="0" locked="0" layoutInCell="1" allowOverlap="1" wp14:anchorId="0B5C1A41" wp14:editId="6027E95A">
                      <wp:simplePos x="0" y="0"/>
                      <wp:positionH relativeFrom="column">
                        <wp:posOffset>458470</wp:posOffset>
                      </wp:positionH>
                      <wp:positionV relativeFrom="paragraph">
                        <wp:posOffset>67273</wp:posOffset>
                      </wp:positionV>
                      <wp:extent cx="152400" cy="169545"/>
                      <wp:effectExtent l="19050" t="38100" r="38100" b="40005"/>
                      <wp:wrapNone/>
                      <wp:docPr id="105" name="69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E1CDD9C" id="69 Estrella de 5 puntas" o:spid="_x0000_s1026" style="position:absolute;margin-left:36.1pt;margin-top:5.3pt;width:12pt;height:13.35pt;z-index:252255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53696" behindDoc="0" locked="0" layoutInCell="1" allowOverlap="1" wp14:anchorId="19098950" wp14:editId="763008CB">
                      <wp:simplePos x="0" y="0"/>
                      <wp:positionH relativeFrom="column">
                        <wp:posOffset>681355</wp:posOffset>
                      </wp:positionH>
                      <wp:positionV relativeFrom="paragraph">
                        <wp:posOffset>61204</wp:posOffset>
                      </wp:positionV>
                      <wp:extent cx="152400" cy="169545"/>
                      <wp:effectExtent l="19050" t="38100" r="38100" b="40005"/>
                      <wp:wrapNone/>
                      <wp:docPr id="106" name="16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92EBF28" id="165 Estrella de 5 puntas" o:spid="_x0000_s1026" style="position:absolute;margin-left:53.65pt;margin-top:4.8pt;width:12pt;height:13.35pt;z-index:252253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15A02987" w14:textId="086A8ED5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56768" behindDoc="0" locked="0" layoutInCell="1" allowOverlap="1" wp14:anchorId="7AF63706" wp14:editId="2BCE518D">
                      <wp:simplePos x="0" y="0"/>
                      <wp:positionH relativeFrom="column">
                        <wp:posOffset>611505</wp:posOffset>
                      </wp:positionH>
                      <wp:positionV relativeFrom="paragraph">
                        <wp:posOffset>44450</wp:posOffset>
                      </wp:positionV>
                      <wp:extent cx="152400" cy="169545"/>
                      <wp:effectExtent l="25400" t="50800" r="50800" b="59055"/>
                      <wp:wrapNone/>
                      <wp:docPr id="107" name="11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FA0D5D2" id="115 Estrella de 5 puntas" o:spid="_x0000_s1026" style="position:absolute;margin-left:48.15pt;margin-top:3.5pt;width:12pt;height:13.35pt;z-index:252256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3C65CBE0" w14:textId="0173B44B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58816" behindDoc="0" locked="0" layoutInCell="1" allowOverlap="1" wp14:anchorId="40D79C3E" wp14:editId="251B672A">
                      <wp:simplePos x="0" y="0"/>
                      <wp:positionH relativeFrom="column">
                        <wp:posOffset>441325</wp:posOffset>
                      </wp:positionH>
                      <wp:positionV relativeFrom="paragraph">
                        <wp:posOffset>63500</wp:posOffset>
                      </wp:positionV>
                      <wp:extent cx="152400" cy="169545"/>
                      <wp:effectExtent l="19050" t="38100" r="38100" b="40005"/>
                      <wp:wrapNone/>
                      <wp:docPr id="109" name="2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75B8EEC" id="227 Estrella de 5 puntas" o:spid="_x0000_s1026" style="position:absolute;margin-left:34.75pt;margin-top:5pt;width:12pt;height:13.35pt;z-index:252258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59840" behindDoc="0" locked="0" layoutInCell="1" allowOverlap="1" wp14:anchorId="4A7051A1" wp14:editId="2751810A">
                      <wp:simplePos x="0" y="0"/>
                      <wp:positionH relativeFrom="column">
                        <wp:posOffset>899832</wp:posOffset>
                      </wp:positionH>
                      <wp:positionV relativeFrom="paragraph">
                        <wp:posOffset>59690</wp:posOffset>
                      </wp:positionV>
                      <wp:extent cx="152400" cy="169545"/>
                      <wp:effectExtent l="19050" t="38100" r="38100" b="40005"/>
                      <wp:wrapNone/>
                      <wp:docPr id="108" name="251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B15807F" id="251 Estrella de 5 puntas" o:spid="_x0000_s1026" style="position:absolute;margin-left:70.85pt;margin-top:4.7pt;width:12pt;height:13.35pt;z-index:252259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57792" behindDoc="0" locked="0" layoutInCell="1" allowOverlap="1" wp14:anchorId="341EF20C" wp14:editId="7CD01ABF">
                      <wp:simplePos x="0" y="0"/>
                      <wp:positionH relativeFrom="column">
                        <wp:posOffset>683260</wp:posOffset>
                      </wp:positionH>
                      <wp:positionV relativeFrom="paragraph">
                        <wp:posOffset>64135</wp:posOffset>
                      </wp:positionV>
                      <wp:extent cx="152400" cy="169545"/>
                      <wp:effectExtent l="19050" t="38100" r="38100" b="40005"/>
                      <wp:wrapNone/>
                      <wp:docPr id="112" name="222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295A63F" id="222 Estrella de 5 puntas" o:spid="_x0000_s1026" style="position:absolute;margin-left:53.8pt;margin-top:5.05pt;width:12pt;height:13.35pt;z-index:252257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284B342E" w14:textId="6F570251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color w:val="000000"/>
                <w:lang w:val="en-US"/>
              </w:rPr>
              <w:t>7</w:t>
            </w:r>
          </w:p>
        </w:tc>
      </w:tr>
      <w:tr w:rsidR="00A31213" w:rsidRPr="004461AF" w14:paraId="632A7940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7E58B9FF" w14:textId="15FC3648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Serre</w:t>
            </w:r>
            <w:proofErr w:type="spellEnd"/>
            <w:r w:rsidRPr="00A31213">
              <w:rPr>
                <w:rFonts w:ascii="Arial" w:hAnsi="Arial" w:cs="Arial"/>
              </w:rPr>
              <w:t>, D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Serre&lt;/Author&gt;&lt;Year&gt;2008&lt;/Year&gt;&lt;RecNum&gt;271&lt;/RecNum&gt;&lt;DisplayText&gt;[26]&lt;/DisplayText&gt;&lt;record&gt;&lt;rec-number&gt;271&lt;/rec-number&gt;&lt;foreign-keys&gt;&lt;key app="EN" db-id="50wxdpzd9vd5r7e9t5b595djrfpttrxw9avp"&gt;271&lt;/key&gt;&lt;/foreign-keys&gt;&lt;ref-type name="Journal Article"&gt;17&lt;/ref-type&gt;&lt;contributors&gt;&lt;authors&gt;&lt;author&gt;Serre, D.&lt;/author&gt;&lt;author&gt;Montpetit, A.&lt;/author&gt;&lt;author&gt;Pare, G.&lt;/author&gt;&lt;author&gt;Engert, J. C.&lt;/author&gt;&lt;author&gt;Yusuf, S.&lt;/author&gt;&lt;author&gt;Keavney, B.&lt;/author&gt;&lt;author&gt;Hudson, T. J.&lt;/author&gt;&lt;author&gt;Anand, S.&lt;/author&gt;&lt;/authors&gt;&lt;/contributors&gt;&lt;titles&gt;&lt;title&gt;Correction of population stratification in large multi-ethnic association studies&lt;/title&gt;&lt;secondary-title&gt;PLoS ONE&lt;/secondary-title&gt;&lt;/titles&gt;&lt;periodical&gt;&lt;full-title&gt;PLoS ONE&lt;/full-title&gt;&lt;/periodical&gt;&lt;pages&gt;0001382&lt;/pages&gt;&lt;volume&gt;3&lt;/volume&gt;&lt;number&gt;1&lt;/number&gt;&lt;dates&gt;&lt;year&gt;2008&lt;/year&gt;&lt;/dates&gt;&lt;isbn&gt;1932-6203 (Electronic)&amp;#xD;1932-6203 (Linking)&lt;/isbn&gt;&lt;work-type&gt;Multicenter Study&amp;#xD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6" w:tooltip="Serre, 2008 #271" w:history="1">
              <w:r w:rsidRPr="00A31213">
                <w:rPr>
                  <w:rFonts w:ascii="Arial" w:hAnsi="Arial" w:cs="Arial"/>
                  <w:noProof/>
                </w:rPr>
                <w:t>26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2CE47668" w14:textId="7800D4A2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61888" behindDoc="0" locked="0" layoutInCell="1" allowOverlap="1" wp14:anchorId="52EA4AC1" wp14:editId="569F017A">
                      <wp:simplePos x="0" y="0"/>
                      <wp:positionH relativeFrom="column">
                        <wp:posOffset>461645</wp:posOffset>
                      </wp:positionH>
                      <wp:positionV relativeFrom="paragraph">
                        <wp:posOffset>71718</wp:posOffset>
                      </wp:positionV>
                      <wp:extent cx="152400" cy="169545"/>
                      <wp:effectExtent l="19050" t="38100" r="38100" b="40005"/>
                      <wp:wrapNone/>
                      <wp:docPr id="113" name="6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6C5CA1" id="63 Estrella de 5 puntas" o:spid="_x0000_s1026" style="position:absolute;margin-left:36.35pt;margin-top:5.65pt;width:12pt;height:13.35pt;z-index:252261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60864" behindDoc="0" locked="0" layoutInCell="1" allowOverlap="1" wp14:anchorId="758E092C" wp14:editId="2D089B55">
                      <wp:simplePos x="0" y="0"/>
                      <wp:positionH relativeFrom="column">
                        <wp:posOffset>681990</wp:posOffset>
                      </wp:positionH>
                      <wp:positionV relativeFrom="paragraph">
                        <wp:posOffset>67945</wp:posOffset>
                      </wp:positionV>
                      <wp:extent cx="152400" cy="169545"/>
                      <wp:effectExtent l="19050" t="38100" r="38100" b="40005"/>
                      <wp:wrapNone/>
                      <wp:docPr id="25" name="17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8EF9802" id="173 Estrella de 5 puntas" o:spid="_x0000_s1026" style="position:absolute;margin-left:53.7pt;margin-top:5.35pt;width:12pt;height:13.35pt;z-index:252260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539F368B" w14:textId="37573578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62912" behindDoc="0" locked="0" layoutInCell="1" allowOverlap="1" wp14:anchorId="27AB10AA" wp14:editId="3E3BE8F1">
                      <wp:simplePos x="0" y="0"/>
                      <wp:positionH relativeFrom="column">
                        <wp:posOffset>611505</wp:posOffset>
                      </wp:positionH>
                      <wp:positionV relativeFrom="paragraph">
                        <wp:posOffset>62865</wp:posOffset>
                      </wp:positionV>
                      <wp:extent cx="152400" cy="169545"/>
                      <wp:effectExtent l="25400" t="50800" r="50800" b="59055"/>
                      <wp:wrapNone/>
                      <wp:docPr id="114" name="111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93A5F3B" id="111 Estrella de 5 puntas" o:spid="_x0000_s1026" style="position:absolute;margin-left:48.15pt;margin-top:4.95pt;width:12pt;height:13.35pt;z-index:252262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1DFC4645" w14:textId="64B902F8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64960" behindDoc="0" locked="0" layoutInCell="1" allowOverlap="1" wp14:anchorId="79944427" wp14:editId="7D583149">
                      <wp:simplePos x="0" y="0"/>
                      <wp:positionH relativeFrom="column">
                        <wp:posOffset>902335</wp:posOffset>
                      </wp:positionH>
                      <wp:positionV relativeFrom="paragraph">
                        <wp:posOffset>65405</wp:posOffset>
                      </wp:positionV>
                      <wp:extent cx="152400" cy="169545"/>
                      <wp:effectExtent l="19050" t="38100" r="38100" b="40005"/>
                      <wp:wrapNone/>
                      <wp:docPr id="28" name="22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DF6BEA8" id="226 Estrella de 5 puntas" o:spid="_x0000_s1026" style="position:absolute;margin-left:71.05pt;margin-top:5.15pt;width:12pt;height:13.35pt;z-index:252264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65984" behindDoc="0" locked="0" layoutInCell="1" allowOverlap="1" wp14:anchorId="2E3B1637" wp14:editId="28B3D370">
                      <wp:simplePos x="0" y="0"/>
                      <wp:positionH relativeFrom="column">
                        <wp:posOffset>450215</wp:posOffset>
                      </wp:positionH>
                      <wp:positionV relativeFrom="paragraph">
                        <wp:posOffset>67945</wp:posOffset>
                      </wp:positionV>
                      <wp:extent cx="152400" cy="169545"/>
                      <wp:effectExtent l="19050" t="38100" r="38100" b="40005"/>
                      <wp:wrapNone/>
                      <wp:docPr id="30" name="23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2380D51" id="236 Estrella de 5 puntas" o:spid="_x0000_s1026" style="position:absolute;margin-left:35.45pt;margin-top:5.35pt;width:12pt;height:13.35pt;z-index:252265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63936" behindDoc="0" locked="0" layoutInCell="1" allowOverlap="1" wp14:anchorId="62E91E1E" wp14:editId="5D49F0E9">
                      <wp:simplePos x="0" y="0"/>
                      <wp:positionH relativeFrom="column">
                        <wp:posOffset>681355</wp:posOffset>
                      </wp:positionH>
                      <wp:positionV relativeFrom="paragraph">
                        <wp:posOffset>71755</wp:posOffset>
                      </wp:positionV>
                      <wp:extent cx="152400" cy="169545"/>
                      <wp:effectExtent l="19050" t="38100" r="38100" b="40005"/>
                      <wp:wrapNone/>
                      <wp:docPr id="29" name="220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A583859" id="220 Estrella de 5 puntas" o:spid="_x0000_s1026" style="position:absolute;margin-left:53.65pt;margin-top:5.65pt;width:12pt;height:13.35pt;z-index:252263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72207B63" w14:textId="67245F01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6</w:t>
            </w:r>
          </w:p>
        </w:tc>
      </w:tr>
      <w:tr w:rsidR="00A31213" w:rsidRPr="004461AF" w14:paraId="6FFE15F4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2F511C20" w14:textId="07BB388F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A31213">
              <w:rPr>
                <w:rFonts w:ascii="Arial" w:hAnsi="Arial" w:cs="Arial"/>
              </w:rPr>
              <w:t>Morgan, T. M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Morgan&lt;/Author&gt;&lt;Year&gt;2008&lt;/Year&gt;&lt;RecNum&gt;272&lt;/RecNum&gt;&lt;DisplayText&gt;[27]&lt;/DisplayText&gt;&lt;record&gt;&lt;rec-number&gt;272&lt;/rec-number&gt;&lt;foreign-keys&gt;&lt;key app="EN" db-id="50wxdpzd9vd5r7e9t5b595djrfpttrxw9avp"&gt;272&lt;/key&gt;&lt;/foreign-keys&gt;&lt;ref-type name="Journal Article"&gt;17&lt;/ref-type&gt;&lt;contributors&gt;&lt;authors&gt;&lt;author&gt;Morgan, T. M.&lt;/author&gt;&lt;author&gt;Xiao, L.&lt;/author&gt;&lt;author&gt;Lyons, P.&lt;/author&gt;&lt;author&gt;Kassebaum, B.&lt;/author&gt;&lt;author&gt;Krumholz, H. M.&lt;/author&gt;&lt;author&gt;Spertus, J. A.&lt;/author&gt;&lt;/authors&gt;&lt;/contributors&gt;&lt;titles&gt;&lt;title&gt;Investigation of 89 candidate gene variants for effects on all-cause mortality following acute coronary syndrome&lt;/title&gt;&lt;secondary-title&gt;BMC Med Genet&lt;/secondary-title&gt;&lt;/titles&gt;&lt;pages&gt;1471-2350&lt;/pages&gt;&lt;volume&gt;9&lt;/volume&gt;&lt;number&gt;66&lt;/number&gt;&lt;dates&gt;&lt;year&gt;2008&lt;/year&gt;&lt;/dates&gt;&lt;isbn&gt;1471-2350 (Electronic)&amp;#xD;1471-2350 (Linking)&lt;/isbn&gt;&lt;work-type&gt;Research Support, Non-U S Gov&amp;apos;t&amp;#xD;Research Support, U S Gov&amp;apos;t, P H S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7" w:tooltip="Morgan, 2008 #272" w:history="1">
              <w:r w:rsidRPr="00A31213">
                <w:rPr>
                  <w:rFonts w:ascii="Arial" w:hAnsi="Arial" w:cs="Arial"/>
                  <w:noProof/>
                </w:rPr>
                <w:t>27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55B0D4C3" w14:textId="795D9BB3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67008" behindDoc="0" locked="0" layoutInCell="1" allowOverlap="1" wp14:anchorId="172B2947" wp14:editId="78AC0EDB">
                      <wp:simplePos x="0" y="0"/>
                      <wp:positionH relativeFrom="column">
                        <wp:posOffset>481330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25400" t="50800" r="50800" b="59055"/>
                      <wp:wrapNone/>
                      <wp:docPr id="31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B9D8816" id="27 Estrella de 5 puntas" o:spid="_x0000_s1026" style="position:absolute;margin-left:37.9pt;margin-top:4.15pt;width:12pt;height:13.35pt;z-index:252267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68032" behindDoc="0" locked="0" layoutInCell="1" allowOverlap="1" wp14:anchorId="0DDABDCB" wp14:editId="7BC2DD31">
                      <wp:simplePos x="0" y="0"/>
                      <wp:positionH relativeFrom="column">
                        <wp:posOffset>709930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25400" t="50800" r="50800" b="59055"/>
                      <wp:wrapNone/>
                      <wp:docPr id="233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98AE756" id="27 Estrella de 5 puntas" o:spid="_x0000_s1026" style="position:absolute;margin-left:55.9pt;margin-top:4.15pt;width:12pt;height:13.35pt;z-index:252268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69056" behindDoc="0" locked="0" layoutInCell="1" allowOverlap="1" wp14:anchorId="448C62C1" wp14:editId="7DACA7E5">
                      <wp:simplePos x="0" y="0"/>
                      <wp:positionH relativeFrom="column">
                        <wp:posOffset>938530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25400" t="50800" r="50800" b="59055"/>
                      <wp:wrapNone/>
                      <wp:docPr id="237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B8C78A9" id="27 Estrella de 5 puntas" o:spid="_x0000_s1026" style="position:absolute;margin-left:73.9pt;margin-top:4.15pt;width:12pt;height:13.35pt;z-index:252269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7BDF0E35" w14:textId="4185216F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71104" behindDoc="0" locked="0" layoutInCell="1" allowOverlap="1" wp14:anchorId="2B60702C" wp14:editId="63B1E936">
                      <wp:simplePos x="0" y="0"/>
                      <wp:positionH relativeFrom="column">
                        <wp:posOffset>813435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19050" t="38100" r="38100" b="40005"/>
                      <wp:wrapNone/>
                      <wp:docPr id="116" name="18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FD8964F" id="186 Estrella de 5 puntas" o:spid="_x0000_s1026" style="position:absolute;margin-left:64.05pt;margin-top:4.15pt;width:12pt;height:13.35pt;z-index:252271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70080" behindDoc="0" locked="0" layoutInCell="1" allowOverlap="1" wp14:anchorId="255C0DF9" wp14:editId="3B4CA18C">
                      <wp:simplePos x="0" y="0"/>
                      <wp:positionH relativeFrom="column">
                        <wp:posOffset>605790</wp:posOffset>
                      </wp:positionH>
                      <wp:positionV relativeFrom="paragraph">
                        <wp:posOffset>41275</wp:posOffset>
                      </wp:positionV>
                      <wp:extent cx="152400" cy="169545"/>
                      <wp:effectExtent l="25400" t="50800" r="50800" b="59055"/>
                      <wp:wrapNone/>
                      <wp:docPr id="117" name="18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1055F0F" id="186 Estrella de 5 puntas" o:spid="_x0000_s1026" style="position:absolute;margin-left:47.7pt;margin-top:3.25pt;width:12pt;height:13.35pt;z-index:252270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3731117F" w14:textId="69B22BB5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74176" behindDoc="0" locked="0" layoutInCell="1" allowOverlap="1" wp14:anchorId="73439C1D" wp14:editId="05DE450A">
                      <wp:simplePos x="0" y="0"/>
                      <wp:positionH relativeFrom="column">
                        <wp:posOffset>895350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25400" t="50800" r="50800" b="59055"/>
                      <wp:wrapNone/>
                      <wp:docPr id="243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966100F" id="27 Estrella de 5 puntas" o:spid="_x0000_s1026" style="position:absolute;margin-left:70.5pt;margin-top:4.15pt;width:12pt;height:13.35pt;z-index:252274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73152" behindDoc="0" locked="0" layoutInCell="1" allowOverlap="1" wp14:anchorId="4DE50527" wp14:editId="3B0B478E">
                      <wp:simplePos x="0" y="0"/>
                      <wp:positionH relativeFrom="column">
                        <wp:posOffset>666750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25400" t="50800" r="50800" b="59055"/>
                      <wp:wrapNone/>
                      <wp:docPr id="118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5B598B8" id="27 Estrella de 5 puntas" o:spid="_x0000_s1026" style="position:absolute;margin-left:52.5pt;margin-top:4.15pt;width:12pt;height:13.35pt;z-index:252273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72128" behindDoc="0" locked="0" layoutInCell="1" allowOverlap="1" wp14:anchorId="31B6FF07" wp14:editId="3AC4F1E5">
                      <wp:simplePos x="0" y="0"/>
                      <wp:positionH relativeFrom="column">
                        <wp:posOffset>438150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25400" t="50800" r="50800" b="59055"/>
                      <wp:wrapNone/>
                      <wp:docPr id="121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F155EF0" id="27 Estrella de 5 puntas" o:spid="_x0000_s1026" style="position:absolute;margin-left:34.5pt;margin-top:4.15pt;width:12pt;height:13.35pt;z-index:252272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707913EB" w14:textId="5FD08DB7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8</w:t>
            </w:r>
          </w:p>
        </w:tc>
      </w:tr>
      <w:tr w:rsidR="00A31213" w:rsidRPr="004461AF" w14:paraId="17F0E638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F39414A" w14:textId="3475759B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Assimes</w:t>
            </w:r>
            <w:proofErr w:type="spellEnd"/>
            <w:r w:rsidRPr="00A31213">
              <w:rPr>
                <w:rFonts w:ascii="Arial" w:hAnsi="Arial" w:cs="Arial"/>
              </w:rPr>
              <w:t>, T. L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Assimes&lt;/Author&gt;&lt;Year&gt;2008&lt;/Year&gt;&lt;RecNum&gt;273&lt;/RecNum&gt;&lt;DisplayText&gt;[28]&lt;/DisplayText&gt;&lt;record&gt;&lt;rec-number&gt;273&lt;/rec-number&gt;&lt;foreign-keys&gt;&lt;key app="EN" db-id="50wxdpzd9vd5r7e9t5b595djrfpttrxw9avp"&gt;273&lt;/key&gt;&lt;/foreign-keys&gt;&lt;ref-type name="Journal Article"&gt;17&lt;/ref-type&gt;&lt;contributors&gt;&lt;authors&gt;&lt;author&gt;Assimes, T. L.&lt;/author&gt;&lt;author&gt;Knowles, J. W.&lt;/author&gt;&lt;author&gt;Basu, A.&lt;/author&gt;&lt;author&gt;Iribarren, C.&lt;/author&gt;&lt;author&gt;Southwick, A.&lt;/author&gt;&lt;author&gt;Tang, H.&lt;/author&gt;&lt;author&gt;Absher, D.&lt;/author&gt;&lt;author&gt;Li, J.&lt;/author&gt;&lt;author&gt;Fair, J. M.&lt;/author&gt;&lt;author&gt;Rubin, G. D.&lt;/author&gt;&lt;author&gt;Sidney, S.&lt;/author&gt;&lt;author&gt;Fortmann, S. P.&lt;/author&gt;&lt;author&gt;Go, A. S.&lt;/author&gt;&lt;author&gt;Hlatky, M. A.&lt;/author&gt;&lt;author&gt;Myers, R. M.&lt;/author&gt;&lt;author&gt;Risch, N.&lt;/author&gt;&lt;author&gt;Quertermous, T.&lt;/author&gt;&lt;/authors&gt;&lt;/contributors&gt;&lt;titles&gt;&lt;title&gt;Susceptibility locus for clinical and subclinical coronary artery disease at chromosome 9p21 in the multi-ethnic ADVANCE study&lt;/title&gt;&lt;secondary-title&gt;Hum Mol Genet&lt;/secondary-title&gt;&lt;/titles&gt;&lt;pages&gt;2320-8&lt;/pages&gt;&lt;volume&gt;17&lt;/volume&gt;&lt;number&gt;15&lt;/number&gt;&lt;dates&gt;&lt;year&gt;2008&lt;/year&gt;&lt;/dates&gt;&lt;isbn&gt;1460-2083 (Electronic)&amp;#xD;0964-6906 (Linking)&lt;/isbn&gt;&lt;work-type&gt;Research Support, N I H , Extramural&amp;#xD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8" w:tooltip="Assimes, 2008 #273" w:history="1">
              <w:r w:rsidRPr="00A31213">
                <w:rPr>
                  <w:rFonts w:ascii="Arial" w:hAnsi="Arial" w:cs="Arial"/>
                  <w:noProof/>
                </w:rPr>
                <w:t>28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028AA6E7" w14:textId="4F53AB99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11712" behindDoc="0" locked="0" layoutInCell="1" allowOverlap="1" wp14:anchorId="3508640B" wp14:editId="3080B9D4">
                      <wp:simplePos x="0" y="0"/>
                      <wp:positionH relativeFrom="column">
                        <wp:posOffset>927735</wp:posOffset>
                      </wp:positionH>
                      <wp:positionV relativeFrom="paragraph">
                        <wp:posOffset>100965</wp:posOffset>
                      </wp:positionV>
                      <wp:extent cx="152400" cy="169545"/>
                      <wp:effectExtent l="19050" t="38100" r="38100" b="40005"/>
                      <wp:wrapNone/>
                      <wp:docPr id="228" name="20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6673E2D" id="20 Estrella de 5 puntas" o:spid="_x0000_s1026" style="position:absolute;margin-left:73.05pt;margin-top:7.95pt;width:12pt;height:13.35pt;z-index:252211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12736" behindDoc="0" locked="0" layoutInCell="1" allowOverlap="1" wp14:anchorId="0698F739" wp14:editId="5565D979">
                      <wp:simplePos x="0" y="0"/>
                      <wp:positionH relativeFrom="column">
                        <wp:posOffset>460375</wp:posOffset>
                      </wp:positionH>
                      <wp:positionV relativeFrom="paragraph">
                        <wp:posOffset>92075</wp:posOffset>
                      </wp:positionV>
                      <wp:extent cx="152400" cy="169545"/>
                      <wp:effectExtent l="25400" t="50800" r="50800" b="59055"/>
                      <wp:wrapNone/>
                      <wp:docPr id="230" name="9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3A5DDF0" id="95 Estrella de 5 puntas" o:spid="_x0000_s1026" style="position:absolute;margin-left:36.25pt;margin-top:7.25pt;width:12pt;height:13.35pt;z-index:252212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10688" behindDoc="0" locked="0" layoutInCell="1" allowOverlap="1" wp14:anchorId="6701492F" wp14:editId="3F54E088">
                      <wp:simplePos x="0" y="0"/>
                      <wp:positionH relativeFrom="column">
                        <wp:posOffset>704215</wp:posOffset>
                      </wp:positionH>
                      <wp:positionV relativeFrom="paragraph">
                        <wp:posOffset>94615</wp:posOffset>
                      </wp:positionV>
                      <wp:extent cx="152400" cy="169545"/>
                      <wp:effectExtent l="25400" t="50800" r="50800" b="59055"/>
                      <wp:wrapNone/>
                      <wp:docPr id="225" name="7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C8EB1DC" id="76 Estrella de 5 puntas" o:spid="_x0000_s1026" style="position:absolute;margin-left:55.45pt;margin-top:7.45pt;width:12pt;height:13.35pt;z-index:2522106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1C319881" w14:textId="5C967DE6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24000" behindDoc="0" locked="0" layoutInCell="1" allowOverlap="1" wp14:anchorId="4DF0F1F3" wp14:editId="363698A0">
                      <wp:simplePos x="0" y="0"/>
                      <wp:positionH relativeFrom="column">
                        <wp:posOffset>834390</wp:posOffset>
                      </wp:positionH>
                      <wp:positionV relativeFrom="paragraph">
                        <wp:posOffset>100965</wp:posOffset>
                      </wp:positionV>
                      <wp:extent cx="152400" cy="169545"/>
                      <wp:effectExtent l="19050" t="38100" r="38100" b="40005"/>
                      <wp:wrapNone/>
                      <wp:docPr id="55" name="18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48FCD40" id="185 Estrella de 5 puntas" o:spid="_x0000_s1026" style="position:absolute;margin-left:65.7pt;margin-top:7.95pt;width:12pt;height:13.35pt;z-index:2522240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22976" behindDoc="0" locked="0" layoutInCell="1" allowOverlap="1" wp14:anchorId="34DBB215" wp14:editId="6789F615">
                      <wp:simplePos x="0" y="0"/>
                      <wp:positionH relativeFrom="column">
                        <wp:posOffset>605790</wp:posOffset>
                      </wp:positionH>
                      <wp:positionV relativeFrom="paragraph">
                        <wp:posOffset>105410</wp:posOffset>
                      </wp:positionV>
                      <wp:extent cx="152400" cy="169545"/>
                      <wp:effectExtent l="25400" t="50800" r="50800" b="59055"/>
                      <wp:wrapNone/>
                      <wp:docPr id="54" name="15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C4CE13F" id="153 Estrella de 5 puntas" o:spid="_x0000_s1026" style="position:absolute;margin-left:47.7pt;margin-top:8.3pt;width:12pt;height:13.35pt;z-index:2522229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35B44344" w14:textId="4326F185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38336" behindDoc="0" locked="0" layoutInCell="1" allowOverlap="1" wp14:anchorId="561615F2" wp14:editId="4EB70BCF">
                      <wp:simplePos x="0" y="0"/>
                      <wp:positionH relativeFrom="column">
                        <wp:posOffset>690880</wp:posOffset>
                      </wp:positionH>
                      <wp:positionV relativeFrom="paragraph">
                        <wp:posOffset>89535</wp:posOffset>
                      </wp:positionV>
                      <wp:extent cx="152400" cy="169545"/>
                      <wp:effectExtent l="19050" t="38100" r="38100" b="40005"/>
                      <wp:wrapNone/>
                      <wp:docPr id="80" name="212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2181C1F" id="212 Estrella de 5 puntas" o:spid="_x0000_s1026" style="position:absolute;margin-left:54.4pt;margin-top:7.05pt;width:12pt;height:13.35pt;z-index:252238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39360" behindDoc="0" locked="0" layoutInCell="1" allowOverlap="1" wp14:anchorId="34C63E3D" wp14:editId="040584BD">
                      <wp:simplePos x="0" y="0"/>
                      <wp:positionH relativeFrom="column">
                        <wp:posOffset>438150</wp:posOffset>
                      </wp:positionH>
                      <wp:positionV relativeFrom="paragraph">
                        <wp:posOffset>90170</wp:posOffset>
                      </wp:positionV>
                      <wp:extent cx="152400" cy="169545"/>
                      <wp:effectExtent l="25400" t="50800" r="50800" b="59055"/>
                      <wp:wrapNone/>
                      <wp:docPr id="82" name="24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6393486" id="247 Estrella de 5 puntas" o:spid="_x0000_s1026" style="position:absolute;margin-left:34.5pt;margin-top:7.1pt;width:12pt;height:13.35pt;z-index:252239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5F854D3C" w14:textId="2823F80A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7</w:t>
            </w:r>
          </w:p>
        </w:tc>
      </w:tr>
      <w:tr w:rsidR="00A31213" w:rsidRPr="004461AF" w14:paraId="6F7C87D4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019D2DF3" w14:textId="192D82DE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Vennemann</w:t>
            </w:r>
            <w:proofErr w:type="spellEnd"/>
            <w:r w:rsidRPr="00A31213">
              <w:rPr>
                <w:rFonts w:ascii="Arial" w:hAnsi="Arial" w:cs="Arial"/>
              </w:rPr>
              <w:t>, M. M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Vennemann&lt;/Author&gt;&lt;Year&gt;2008&lt;/Year&gt;&lt;RecNum&gt;274&lt;/RecNum&gt;&lt;DisplayText&gt;[29]&lt;/DisplayText&gt;&lt;record&gt;&lt;rec-number&gt;274&lt;/rec-number&gt;&lt;foreign-keys&gt;&lt;key app="EN" db-id="50wxdpzd9vd5r7e9t5b595djrfpttrxw9avp"&gt;274&lt;/key&gt;&lt;/foreign-keys&gt;&lt;ref-type name="Journal Article"&gt;17&lt;/ref-type&gt;&lt;contributors&gt;&lt;authors&gt;&lt;author&gt;Vennemann, M. M.&lt;/author&gt;&lt;author&gt;Hummel, T.&lt;/author&gt;&lt;author&gt;Berger, K.&lt;/author&gt;&lt;/authors&gt;&lt;/contributors&gt;&lt;titles&gt;&lt;title&gt;The association between smoking and smell and taste impairment in the general population&lt;/title&gt;&lt;secondary-title&gt;J Neurol&lt;/secondary-title&gt;&lt;/titles&gt;&lt;pages&gt;1121-6&lt;/pages&gt;&lt;volume&gt;255&lt;/volume&gt;&lt;number&gt;8&lt;/number&gt;&lt;dates&gt;&lt;year&gt;2008&lt;/year&gt;&lt;/dates&gt;&lt;isbn&gt;0340-5354 (Print)&amp;#xD;0340-5354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9" w:tooltip="Vennemann, 2008 #274" w:history="1">
              <w:r w:rsidRPr="00A31213">
                <w:rPr>
                  <w:rFonts w:ascii="Arial" w:hAnsi="Arial" w:cs="Arial"/>
                  <w:noProof/>
                </w:rPr>
                <w:t>29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05F883F2" w14:textId="6F5E45A0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89184" behindDoc="0" locked="0" layoutInCell="1" allowOverlap="1" wp14:anchorId="34370AC0" wp14:editId="62C1F437">
                      <wp:simplePos x="0" y="0"/>
                      <wp:positionH relativeFrom="column">
                        <wp:posOffset>922655</wp:posOffset>
                      </wp:positionH>
                      <wp:positionV relativeFrom="paragraph">
                        <wp:posOffset>64135</wp:posOffset>
                      </wp:positionV>
                      <wp:extent cx="152400" cy="169545"/>
                      <wp:effectExtent l="19050" t="38100" r="38100" b="40005"/>
                      <wp:wrapNone/>
                      <wp:docPr id="43" name="4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11CB7EB" id="43 Estrella de 5 puntas" o:spid="_x0000_s1026" style="position:absolute;margin-left:72.65pt;margin-top:5.05pt;width:12pt;height:13.35pt;z-index:252189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84064" behindDoc="0" locked="0" layoutInCell="1" allowOverlap="1" wp14:anchorId="1789B5CD" wp14:editId="45C2CC9A">
                      <wp:simplePos x="0" y="0"/>
                      <wp:positionH relativeFrom="column">
                        <wp:posOffset>693420</wp:posOffset>
                      </wp:positionH>
                      <wp:positionV relativeFrom="paragraph">
                        <wp:posOffset>65405</wp:posOffset>
                      </wp:positionV>
                      <wp:extent cx="152400" cy="169545"/>
                      <wp:effectExtent l="19050" t="38100" r="38100" b="40005"/>
                      <wp:wrapNone/>
                      <wp:docPr id="158" name="158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80742CD" id="158 Estrella de 5 puntas" o:spid="_x0000_s1026" style="position:absolute;margin-left:54.6pt;margin-top:5.15pt;width:12pt;height:13.35pt;z-index:252184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90208" behindDoc="0" locked="0" layoutInCell="1" allowOverlap="1" wp14:anchorId="3A983C04" wp14:editId="5D301BFE">
                      <wp:simplePos x="0" y="0"/>
                      <wp:positionH relativeFrom="column">
                        <wp:posOffset>448310</wp:posOffset>
                      </wp:positionH>
                      <wp:positionV relativeFrom="paragraph">
                        <wp:posOffset>64733</wp:posOffset>
                      </wp:positionV>
                      <wp:extent cx="152400" cy="169545"/>
                      <wp:effectExtent l="19050" t="38100" r="38100" b="40005"/>
                      <wp:wrapNone/>
                      <wp:docPr id="45" name="4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ACC32FA" id="45 Estrella de 5 puntas" o:spid="_x0000_s1026" style="position:absolute;margin-left:35.3pt;margin-top:5.1pt;width:12pt;height:13.35pt;z-index:252190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29EA8507" w14:textId="5EF1367B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97376" behindDoc="0" locked="0" layoutInCell="1" allowOverlap="1" wp14:anchorId="1DCFA9FC" wp14:editId="19AEB645">
                      <wp:simplePos x="0" y="0"/>
                      <wp:positionH relativeFrom="column">
                        <wp:posOffset>611505</wp:posOffset>
                      </wp:positionH>
                      <wp:positionV relativeFrom="paragraph">
                        <wp:posOffset>66040</wp:posOffset>
                      </wp:positionV>
                      <wp:extent cx="152400" cy="169545"/>
                      <wp:effectExtent l="25400" t="50800" r="50800" b="59055"/>
                      <wp:wrapNone/>
                      <wp:docPr id="123" name="12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60DF238" id="123 Estrella de 5 puntas" o:spid="_x0000_s1026" style="position:absolute;margin-left:48.15pt;margin-top:5.2pt;width:12pt;height:13.35pt;z-index:252197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24FE1FAA" w14:textId="567E333B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05568" behindDoc="0" locked="0" layoutInCell="1" allowOverlap="1" wp14:anchorId="4B16CA3F" wp14:editId="5E93241F">
                      <wp:simplePos x="0" y="0"/>
                      <wp:positionH relativeFrom="column">
                        <wp:posOffset>445770</wp:posOffset>
                      </wp:positionH>
                      <wp:positionV relativeFrom="paragraph">
                        <wp:posOffset>63500</wp:posOffset>
                      </wp:positionV>
                      <wp:extent cx="152400" cy="169545"/>
                      <wp:effectExtent l="19050" t="38100" r="38100" b="40005"/>
                      <wp:wrapNone/>
                      <wp:docPr id="231" name="231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3FBD840" id="231 Estrella de 5 puntas" o:spid="_x0000_s1026" style="position:absolute;margin-left:35.1pt;margin-top:5pt;width:12pt;height:13.35pt;z-index:252205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07616" behindDoc="0" locked="0" layoutInCell="1" allowOverlap="1" wp14:anchorId="3DA63FDE" wp14:editId="4DDD95CC">
                      <wp:simplePos x="0" y="0"/>
                      <wp:positionH relativeFrom="column">
                        <wp:posOffset>899160</wp:posOffset>
                      </wp:positionH>
                      <wp:positionV relativeFrom="paragraph">
                        <wp:posOffset>66675</wp:posOffset>
                      </wp:positionV>
                      <wp:extent cx="152400" cy="169545"/>
                      <wp:effectExtent l="19050" t="38100" r="38100" b="40005"/>
                      <wp:wrapNone/>
                      <wp:docPr id="245" name="24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DC7ACD3" id="245 Estrella de 5 puntas" o:spid="_x0000_s1026" style="position:absolute;margin-left:70.8pt;margin-top:5.25pt;width:12pt;height:13.35pt;z-index:252207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AFYd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98400" behindDoc="0" locked="0" layoutInCell="1" allowOverlap="1" wp14:anchorId="753FCE08" wp14:editId="48C89976">
                      <wp:simplePos x="0" y="0"/>
                      <wp:positionH relativeFrom="column">
                        <wp:posOffset>683895</wp:posOffset>
                      </wp:positionH>
                      <wp:positionV relativeFrom="paragraph">
                        <wp:posOffset>71755</wp:posOffset>
                      </wp:positionV>
                      <wp:extent cx="152400" cy="169545"/>
                      <wp:effectExtent l="19050" t="38100" r="38100" b="40005"/>
                      <wp:wrapNone/>
                      <wp:docPr id="202" name="202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18EF327" id="202 Estrella de 5 puntas" o:spid="_x0000_s1026" style="position:absolute;margin-left:53.85pt;margin-top:5.65pt;width:12pt;height:13.35pt;z-index:252198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44118733" w14:textId="77777777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color w:val="000000"/>
                <w:lang w:val="en-US"/>
              </w:rPr>
              <w:t>7</w:t>
            </w:r>
          </w:p>
        </w:tc>
      </w:tr>
      <w:tr w:rsidR="00A31213" w:rsidRPr="004461AF" w14:paraId="329AC953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BE304A5" w14:textId="02024409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A31213">
              <w:rPr>
                <w:rFonts w:ascii="Arial" w:hAnsi="Arial" w:cs="Arial"/>
              </w:rPr>
              <w:t>Sutton, B. S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Sutton&lt;/Author&gt;&lt;Year&gt;2008&lt;/Year&gt;&lt;RecNum&gt;275&lt;/RecNum&gt;&lt;DisplayText&gt;[30]&lt;/DisplayText&gt;&lt;record&gt;&lt;rec-number&gt;275&lt;/rec-number&gt;&lt;foreign-keys&gt;&lt;key app="EN" db-id="50wxdpzd9vd5r7e9t5b595djrfpttrxw9avp"&gt;275&lt;/key&gt;&lt;/foreign-keys&gt;&lt;ref-type name="Journal Article"&gt;17&lt;/ref-type&gt;&lt;contributors&gt;&lt;authors&gt;&lt;author&gt;Sutton, B. S.&lt;/author&gt;&lt;author&gt;Crosslin, D. R.&lt;/author&gt;&lt;author&gt;Shah, S. H.&lt;/author&gt;&lt;author&gt;Nelson, S. C.&lt;/author&gt;&lt;author&gt;Bassil, A.&lt;/author&gt;&lt;author&gt;Hale, A. B.&lt;/author&gt;&lt;author&gt;Haynes, C.&lt;/author&gt;&lt;author&gt;Goldschmidt-Clermont, P. J.&lt;/author&gt;&lt;author&gt;Vance, J. M.&lt;/author&gt;&lt;author&gt;Seo, D.&lt;/author&gt;&lt;author&gt;Kraus, W. E.&lt;/author&gt;&lt;author&gt;Gregory, S. G.&lt;/author&gt;&lt;author&gt;Hauser, E. R.&lt;/author&gt;&lt;/authors&gt;&lt;/contributors&gt;&lt;titles&gt;&lt;title&gt;Comprehensive genetic analysis of the platelet activating factor acetylhydrolase (PLA2G7) gene and cardiovascular disease in case-control and family datasets&lt;/title&gt;&lt;secondary-title&gt;Hum Mol Genet&lt;/secondary-title&gt;&lt;/titles&gt;&lt;pages&gt;1318-28&lt;/pages&gt;&lt;volume&gt;17&lt;/volume&gt;&lt;number&gt;9&lt;/number&gt;&lt;dates&gt;&lt;year&gt;2008&lt;/year&gt;&lt;/dates&gt;&lt;isbn&gt;1460-2083 (Electronic)&amp;#xD;0964-6906 (Linking)&lt;/isbn&gt;&lt;work-type&gt;Research Support, N I H , Extramural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30" w:tooltip="Sutton, 2008 #275" w:history="1">
              <w:r w:rsidRPr="00A31213">
                <w:rPr>
                  <w:rFonts w:ascii="Arial" w:hAnsi="Arial" w:cs="Arial"/>
                  <w:noProof/>
                </w:rPr>
                <w:t>30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7F3621A1" w14:textId="651C3227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14784" behindDoc="0" locked="0" layoutInCell="1" allowOverlap="1" wp14:anchorId="03C4791A" wp14:editId="52B4225A">
                      <wp:simplePos x="0" y="0"/>
                      <wp:positionH relativeFrom="column">
                        <wp:posOffset>460375</wp:posOffset>
                      </wp:positionH>
                      <wp:positionV relativeFrom="paragraph">
                        <wp:posOffset>62230</wp:posOffset>
                      </wp:positionV>
                      <wp:extent cx="152400" cy="169545"/>
                      <wp:effectExtent l="25400" t="50800" r="50800" b="59055"/>
                      <wp:wrapNone/>
                      <wp:docPr id="235" name="9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7EFC20E" id="95 Estrella de 5 puntas" o:spid="_x0000_s1026" style="position:absolute;margin-left:36.25pt;margin-top:4.9pt;width:12pt;height:13.35pt;z-index:2522147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13760" behindDoc="0" locked="0" layoutInCell="1" allowOverlap="1" wp14:anchorId="317E9C34" wp14:editId="6396B268">
                      <wp:simplePos x="0" y="0"/>
                      <wp:positionH relativeFrom="column">
                        <wp:posOffset>704215</wp:posOffset>
                      </wp:positionH>
                      <wp:positionV relativeFrom="paragraph">
                        <wp:posOffset>64770</wp:posOffset>
                      </wp:positionV>
                      <wp:extent cx="152400" cy="169545"/>
                      <wp:effectExtent l="25400" t="50800" r="50800" b="59055"/>
                      <wp:wrapNone/>
                      <wp:docPr id="232" name="7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DEA205C" id="76 Estrella de 5 puntas" o:spid="_x0000_s1026" style="position:absolute;margin-left:55.45pt;margin-top:5.1pt;width:12pt;height:13.35pt;z-index:2522137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5AB508B6" w14:textId="461BF4EF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26048" behindDoc="0" locked="0" layoutInCell="1" allowOverlap="1" wp14:anchorId="750F00FE" wp14:editId="27472636">
                      <wp:simplePos x="0" y="0"/>
                      <wp:positionH relativeFrom="column">
                        <wp:posOffset>845820</wp:posOffset>
                      </wp:positionH>
                      <wp:positionV relativeFrom="paragraph">
                        <wp:posOffset>60325</wp:posOffset>
                      </wp:positionV>
                      <wp:extent cx="152400" cy="169545"/>
                      <wp:effectExtent l="19050" t="38100" r="38100" b="40005"/>
                      <wp:wrapNone/>
                      <wp:docPr id="57" name="18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941C8C4" id="185 Estrella de 5 puntas" o:spid="_x0000_s1026" style="position:absolute;margin-left:66.6pt;margin-top:4.75pt;width:12pt;height:13.35pt;z-index:252226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25024" behindDoc="0" locked="0" layoutInCell="1" allowOverlap="1" wp14:anchorId="21E1CEB8" wp14:editId="6F91A4B4">
                      <wp:simplePos x="0" y="0"/>
                      <wp:positionH relativeFrom="column">
                        <wp:posOffset>605790</wp:posOffset>
                      </wp:positionH>
                      <wp:positionV relativeFrom="paragraph">
                        <wp:posOffset>64770</wp:posOffset>
                      </wp:positionV>
                      <wp:extent cx="152400" cy="169545"/>
                      <wp:effectExtent l="25400" t="50800" r="50800" b="59055"/>
                      <wp:wrapNone/>
                      <wp:docPr id="56" name="15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348D116" id="153 Estrella de 5 puntas" o:spid="_x0000_s1026" style="position:absolute;margin-left:47.7pt;margin-top:5.1pt;width:12pt;height:13.35pt;z-index:2522250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6E1C0542" w14:textId="5EF6444B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40384" behindDoc="0" locked="0" layoutInCell="1" allowOverlap="1" wp14:anchorId="2F4755A0" wp14:editId="44FA9A11">
                      <wp:simplePos x="0" y="0"/>
                      <wp:positionH relativeFrom="column">
                        <wp:posOffset>690880</wp:posOffset>
                      </wp:positionH>
                      <wp:positionV relativeFrom="paragraph">
                        <wp:posOffset>64135</wp:posOffset>
                      </wp:positionV>
                      <wp:extent cx="152400" cy="169545"/>
                      <wp:effectExtent l="19050" t="38100" r="38100" b="40005"/>
                      <wp:wrapNone/>
                      <wp:docPr id="83" name="212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0AB7094" id="212 Estrella de 5 puntas" o:spid="_x0000_s1026" style="position:absolute;margin-left:54.4pt;margin-top:5.05pt;width:12pt;height:13.35pt;z-index:252240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41408" behindDoc="0" locked="0" layoutInCell="1" allowOverlap="1" wp14:anchorId="00E1EF6F" wp14:editId="62B695D8">
                      <wp:simplePos x="0" y="0"/>
                      <wp:positionH relativeFrom="column">
                        <wp:posOffset>438150</wp:posOffset>
                      </wp:positionH>
                      <wp:positionV relativeFrom="paragraph">
                        <wp:posOffset>64770</wp:posOffset>
                      </wp:positionV>
                      <wp:extent cx="152400" cy="169545"/>
                      <wp:effectExtent l="25400" t="50800" r="50800" b="59055"/>
                      <wp:wrapNone/>
                      <wp:docPr id="85" name="24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8C9D9D7" id="247 Estrella de 5 puntas" o:spid="_x0000_s1026" style="position:absolute;margin-left:34.5pt;margin-top:5.1pt;width:12pt;height:13.35pt;z-index:252241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44029855" w14:textId="06EF57ED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6</w:t>
            </w:r>
          </w:p>
        </w:tc>
      </w:tr>
      <w:tr w:rsidR="00A31213" w:rsidRPr="004461AF" w14:paraId="4D7890B6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1773BF83" w14:textId="2BF8C864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A31213">
              <w:rPr>
                <w:rFonts w:ascii="Arial" w:hAnsi="Arial" w:cs="Arial"/>
                <w:color w:val="000000"/>
              </w:rPr>
              <w:t>Martinelli</w:t>
            </w:r>
            <w:proofErr w:type="spellEnd"/>
            <w:r w:rsidRPr="00A31213">
              <w:rPr>
                <w:rFonts w:ascii="Arial" w:hAnsi="Arial" w:cs="Arial"/>
                <w:color w:val="000000"/>
              </w:rPr>
              <w:t>, W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Martinelli&lt;/Author&gt;&lt;Year&gt;2008&lt;/Year&gt;&lt;RecNum&gt;276&lt;/RecNum&gt;&lt;DisplayText&gt;[31]&lt;/DisplayText&gt;&lt;record&gt;&lt;rec-number&gt;276&lt;/rec-number&gt;&lt;foreign-keys&gt;&lt;key app="EN" db-id="50wxdpzd9vd5r7e9t5b595djrfpttrxw9avp"&gt;276&lt;/key&gt;&lt;/foreign-keys&gt;&lt;ref-type name="Journal Article"&gt;17&lt;/ref-type&gt;&lt;contributors&gt;&lt;authors&gt;&lt;author&gt;Martinelli, N.&lt;/author&gt;&lt;author&gt;Girelli, D.&lt;/author&gt;&lt;author&gt;Malerba, G.&lt;/author&gt;&lt;author&gt;Guarini, P.&lt;/author&gt;&lt;author&gt;Illig, T.&lt;/author&gt;&lt;author&gt;Trabetti, E.&lt;/author&gt;&lt;author&gt;Sandri, M.&lt;/author&gt;&lt;author&gt;Friso, S.&lt;/author&gt;&lt;author&gt;Pizzolo, F.&lt;/author&gt;&lt;author&gt;Schaeffer, L.&lt;/author&gt;&lt;author&gt;Heinrich, J.&lt;/author&gt;&lt;author&gt;Pignatti, P. F.&lt;/author&gt;&lt;author&gt;Corrocher, R.&lt;/author&gt;&lt;author&gt;Olivieri, O.&lt;/author&gt;&lt;/authors&gt;&lt;/contributors&gt;&lt;titles&gt;&lt;title&gt;FADS genotypes and desaturase activity estimated by the ratio of arachidonic acid to linoleic acid are associated with inflammation and coronary artery disease&lt;/title&gt;&lt;secondary-title&gt;Am J Clin Nutr&lt;/secondary-title&gt;&lt;/titles&gt;&lt;pages&gt;941-9&lt;/pages&gt;&lt;volume&gt;88&lt;/volume&gt;&lt;number&gt;4&lt;/number&gt;&lt;dates&gt;&lt;year&gt;2008&lt;/year&gt;&lt;/dates&gt;&lt;isbn&gt;1938-3207 (Electronic)&amp;#xD;0002-9165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31" w:tooltip="Martinelli, 2008 #276" w:history="1">
              <w:r w:rsidRPr="00A31213">
                <w:rPr>
                  <w:rFonts w:ascii="Arial" w:hAnsi="Arial" w:cs="Arial"/>
                  <w:noProof/>
                  <w:color w:val="000000"/>
                </w:rPr>
                <w:t>31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4E86C2DB" w14:textId="06AD6B18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85088" behindDoc="0" locked="0" layoutInCell="1" allowOverlap="1" wp14:anchorId="08F4CE5B" wp14:editId="119F685F">
                      <wp:simplePos x="0" y="0"/>
                      <wp:positionH relativeFrom="column">
                        <wp:posOffset>693420</wp:posOffset>
                      </wp:positionH>
                      <wp:positionV relativeFrom="paragraph">
                        <wp:posOffset>74295</wp:posOffset>
                      </wp:positionV>
                      <wp:extent cx="152400" cy="169545"/>
                      <wp:effectExtent l="19050" t="38100" r="38100" b="40005"/>
                      <wp:wrapNone/>
                      <wp:docPr id="159" name="159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4FC6DB9" id="159 Estrella de 5 puntas" o:spid="_x0000_s1026" style="position:absolute;margin-left:54.6pt;margin-top:5.85pt;width:12pt;height:13.35pt;z-index:252185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88160" behindDoc="0" locked="0" layoutInCell="1" allowOverlap="1" wp14:anchorId="7E0DE3A0" wp14:editId="2B73C361">
                      <wp:simplePos x="0" y="0"/>
                      <wp:positionH relativeFrom="column">
                        <wp:posOffset>452755</wp:posOffset>
                      </wp:positionH>
                      <wp:positionV relativeFrom="paragraph">
                        <wp:posOffset>74893</wp:posOffset>
                      </wp:positionV>
                      <wp:extent cx="152400" cy="169545"/>
                      <wp:effectExtent l="19050" t="38100" r="38100" b="40005"/>
                      <wp:wrapNone/>
                      <wp:docPr id="39" name="39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15F63BF" id="39 Estrella de 5 puntas" o:spid="_x0000_s1026" style="position:absolute;margin-left:35.65pt;margin-top:5.9pt;width:12pt;height:13.35pt;z-index:252188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22EE233A" w14:textId="44F0CEDC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09664" behindDoc="0" locked="0" layoutInCell="1" allowOverlap="1" wp14:anchorId="6E261E1D" wp14:editId="131B22ED">
                      <wp:simplePos x="0" y="0"/>
                      <wp:positionH relativeFrom="column">
                        <wp:posOffset>836295</wp:posOffset>
                      </wp:positionH>
                      <wp:positionV relativeFrom="paragraph">
                        <wp:posOffset>82550</wp:posOffset>
                      </wp:positionV>
                      <wp:extent cx="152400" cy="169545"/>
                      <wp:effectExtent l="19050" t="38100" r="38100" b="40005"/>
                      <wp:wrapNone/>
                      <wp:docPr id="3" name="18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963B610" id="185 Estrella de 5 puntas" o:spid="_x0000_s1026" style="position:absolute;margin-left:65.85pt;margin-top:6.5pt;width:12pt;height:13.35pt;z-index:252209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96352" behindDoc="0" locked="0" layoutInCell="1" allowOverlap="1" wp14:anchorId="52D394AA" wp14:editId="1317AAE7">
                      <wp:simplePos x="0" y="0"/>
                      <wp:positionH relativeFrom="column">
                        <wp:posOffset>611505</wp:posOffset>
                      </wp:positionH>
                      <wp:positionV relativeFrom="paragraph">
                        <wp:posOffset>71755</wp:posOffset>
                      </wp:positionV>
                      <wp:extent cx="152400" cy="169545"/>
                      <wp:effectExtent l="25400" t="50800" r="50800" b="59055"/>
                      <wp:wrapNone/>
                      <wp:docPr id="120" name="120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4ED0663" id="120 Estrella de 5 puntas" o:spid="_x0000_s1026" style="position:absolute;margin-left:48.15pt;margin-top:5.65pt;width:12pt;height:13.35pt;z-index:252196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24CA2F7B" w14:textId="2339CC1D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04544" behindDoc="0" locked="0" layoutInCell="1" allowOverlap="1" wp14:anchorId="52BF037E" wp14:editId="0E041A5E">
                      <wp:simplePos x="0" y="0"/>
                      <wp:positionH relativeFrom="column">
                        <wp:posOffset>445135</wp:posOffset>
                      </wp:positionH>
                      <wp:positionV relativeFrom="paragraph">
                        <wp:posOffset>73660</wp:posOffset>
                      </wp:positionV>
                      <wp:extent cx="152400" cy="169545"/>
                      <wp:effectExtent l="19050" t="38100" r="38100" b="40005"/>
                      <wp:wrapNone/>
                      <wp:docPr id="229" name="229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0330913" id="229 Estrella de 5 puntas" o:spid="_x0000_s1026" style="position:absolute;margin-left:35.05pt;margin-top:5.8pt;width:12pt;height:13.35pt;z-index:2522045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C7Uz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01472" behindDoc="0" locked="0" layoutInCell="1" allowOverlap="1" wp14:anchorId="66165D46" wp14:editId="4E742F56">
                      <wp:simplePos x="0" y="0"/>
                      <wp:positionH relativeFrom="column">
                        <wp:posOffset>685165</wp:posOffset>
                      </wp:positionH>
                      <wp:positionV relativeFrom="paragraph">
                        <wp:posOffset>69850</wp:posOffset>
                      </wp:positionV>
                      <wp:extent cx="152400" cy="169545"/>
                      <wp:effectExtent l="19050" t="38100" r="38100" b="40005"/>
                      <wp:wrapNone/>
                      <wp:docPr id="224" name="224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D7B3FFC" id="224 Estrella de 5 puntas" o:spid="_x0000_s1026" style="position:absolute;margin-left:53.95pt;margin-top:5.5pt;width:12pt;height:13.35pt;z-index:252201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fTAJ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7B8C3921" w14:textId="3116ED2A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6</w:t>
            </w:r>
          </w:p>
        </w:tc>
      </w:tr>
      <w:tr w:rsidR="00A31213" w:rsidRPr="004461AF" w14:paraId="2645C2C6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4FF4FD4C" w14:textId="022C63E0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</w:rPr>
            </w:pPr>
            <w:r w:rsidRPr="00A31213">
              <w:rPr>
                <w:rFonts w:ascii="Arial" w:hAnsi="Arial" w:cs="Arial"/>
                <w:color w:val="000000"/>
              </w:rPr>
              <w:t>Herrera-Galeano, J. E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Herrera-Galeano&lt;/Author&gt;&lt;Year&gt;2008&lt;/Year&gt;&lt;RecNum&gt;277&lt;/RecNum&gt;&lt;DisplayText&gt;[32]&lt;/DisplayText&gt;&lt;record&gt;&lt;rec-number&gt;277&lt;/rec-number&gt;&lt;foreign-keys&gt;&lt;key app="EN" db-id="50wxdpzd9vd5r7e9t5b595djrfpttrxw9avp"&gt;277&lt;/key&gt;&lt;/foreign-keys&gt;&lt;ref-type name="Journal Article"&gt;17&lt;/ref-type&gt;&lt;contributors&gt;&lt;authors&gt;&lt;author&gt;Herrera-Galeano, J. E.&lt;/author&gt;&lt;author&gt;Becker, D. M.&lt;/author&gt;&lt;author&gt;Wilson, A. F.&lt;/author&gt;&lt;author&gt;Yanek, L. R.&lt;/author&gt;&lt;author&gt;Bray, P.&lt;/author&gt;&lt;author&gt;Vaidya, D.&lt;/author&gt;&lt;author&gt;Faraday, N.&lt;/author&gt;&lt;author&gt;Becker, L. C.&lt;/author&gt;&lt;/authors&gt;&lt;/contributors&gt;&lt;titles&gt;&lt;title&gt;A novel variant in the platelet endothelial aggregation receptor-1 gene is associated with increased platelet aggregability&lt;/title&gt;&lt;secondary-title&gt;Arterioscler Thromb Vasc Biol&lt;/secondary-title&gt;&lt;/titles&gt;&lt;pages&gt;1484-90&lt;/pages&gt;&lt;volume&gt;28&lt;/volume&gt;&lt;number&gt;8&lt;/number&gt;&lt;dates&gt;&lt;year&gt;2008&lt;/year&gt;&lt;/dates&gt;&lt;isbn&gt;1524-4636 (Electronic)&amp;#xD;1079-5642 (Linking)&lt;/isbn&gt;&lt;work-type&gt;Research Support, N I H , Extramural&lt;/work-type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32" w:tooltip="Herrera-Galeano, 2008 #277" w:history="1">
              <w:r w:rsidRPr="00A31213">
                <w:rPr>
                  <w:rFonts w:ascii="Arial" w:hAnsi="Arial" w:cs="Arial"/>
                  <w:noProof/>
                  <w:color w:val="000000"/>
                </w:rPr>
                <w:t>32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04A61F69" w14:textId="0767D12C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16832" behindDoc="0" locked="0" layoutInCell="1" allowOverlap="1" wp14:anchorId="74B29CCE" wp14:editId="5A48D001">
                      <wp:simplePos x="0" y="0"/>
                      <wp:positionH relativeFrom="column">
                        <wp:posOffset>460375</wp:posOffset>
                      </wp:positionH>
                      <wp:positionV relativeFrom="paragraph">
                        <wp:posOffset>92710</wp:posOffset>
                      </wp:positionV>
                      <wp:extent cx="152400" cy="169545"/>
                      <wp:effectExtent l="25400" t="50800" r="50800" b="59055"/>
                      <wp:wrapNone/>
                      <wp:docPr id="241" name="9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F47CC6F" id="95 Estrella de 5 puntas" o:spid="_x0000_s1026" style="position:absolute;margin-left:36.25pt;margin-top:7.3pt;width:12pt;height:13.35pt;z-index:2522168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15808" behindDoc="0" locked="0" layoutInCell="1" allowOverlap="1" wp14:anchorId="2878EA30" wp14:editId="3660A76E">
                      <wp:simplePos x="0" y="0"/>
                      <wp:positionH relativeFrom="column">
                        <wp:posOffset>704215</wp:posOffset>
                      </wp:positionH>
                      <wp:positionV relativeFrom="paragraph">
                        <wp:posOffset>95250</wp:posOffset>
                      </wp:positionV>
                      <wp:extent cx="152400" cy="169545"/>
                      <wp:effectExtent l="25400" t="50800" r="50800" b="59055"/>
                      <wp:wrapNone/>
                      <wp:docPr id="238" name="7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DAD880F" id="76 Estrella de 5 puntas" o:spid="_x0000_s1026" style="position:absolute;margin-left:55.45pt;margin-top:7.5pt;width:12pt;height:13.35pt;z-index:252215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740FA79A" w14:textId="728A714F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28096" behindDoc="0" locked="0" layoutInCell="1" allowOverlap="1" wp14:anchorId="4CAB743E" wp14:editId="35040479">
                      <wp:simplePos x="0" y="0"/>
                      <wp:positionH relativeFrom="column">
                        <wp:posOffset>834390</wp:posOffset>
                      </wp:positionH>
                      <wp:positionV relativeFrom="paragraph">
                        <wp:posOffset>90805</wp:posOffset>
                      </wp:positionV>
                      <wp:extent cx="152400" cy="169545"/>
                      <wp:effectExtent l="19050" t="38100" r="38100" b="40005"/>
                      <wp:wrapNone/>
                      <wp:docPr id="185" name="18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BEBB187" id="185 Estrella de 5 puntas" o:spid="_x0000_s1026" style="position:absolute;margin-left:65.7pt;margin-top:7.15pt;width:12pt;height:13.35pt;z-index:252228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27072" behindDoc="0" locked="0" layoutInCell="1" allowOverlap="1" wp14:anchorId="3FA184A8" wp14:editId="762C63CE">
                      <wp:simplePos x="0" y="0"/>
                      <wp:positionH relativeFrom="column">
                        <wp:posOffset>605790</wp:posOffset>
                      </wp:positionH>
                      <wp:positionV relativeFrom="paragraph">
                        <wp:posOffset>95250</wp:posOffset>
                      </wp:positionV>
                      <wp:extent cx="152400" cy="169545"/>
                      <wp:effectExtent l="25400" t="50800" r="50800" b="59055"/>
                      <wp:wrapNone/>
                      <wp:docPr id="58" name="15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2F131C0" id="153 Estrella de 5 puntas" o:spid="_x0000_s1026" style="position:absolute;margin-left:47.7pt;margin-top:7.5pt;width:12pt;height:13.35pt;z-index:2522270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179DC272" w14:textId="7B583126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42432" behindDoc="0" locked="0" layoutInCell="1" allowOverlap="1" wp14:anchorId="78A7ECB9" wp14:editId="10D67595">
                      <wp:simplePos x="0" y="0"/>
                      <wp:positionH relativeFrom="column">
                        <wp:posOffset>702310</wp:posOffset>
                      </wp:positionH>
                      <wp:positionV relativeFrom="paragraph">
                        <wp:posOffset>94615</wp:posOffset>
                      </wp:positionV>
                      <wp:extent cx="152400" cy="169545"/>
                      <wp:effectExtent l="19050" t="38100" r="38100" b="40005"/>
                      <wp:wrapNone/>
                      <wp:docPr id="86" name="212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BAD23C1" id="212 Estrella de 5 puntas" o:spid="_x0000_s1026" style="position:absolute;margin-left:55.3pt;margin-top:7.45pt;width:12pt;height:13.35pt;z-index:252242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43456" behindDoc="0" locked="0" layoutInCell="1" allowOverlap="1" wp14:anchorId="0A036D00" wp14:editId="6673C1B0">
                      <wp:simplePos x="0" y="0"/>
                      <wp:positionH relativeFrom="column">
                        <wp:posOffset>438150</wp:posOffset>
                      </wp:positionH>
                      <wp:positionV relativeFrom="paragraph">
                        <wp:posOffset>95250</wp:posOffset>
                      </wp:positionV>
                      <wp:extent cx="152400" cy="169545"/>
                      <wp:effectExtent l="25400" t="50800" r="50800" b="59055"/>
                      <wp:wrapNone/>
                      <wp:docPr id="88" name="24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7CD20CE" id="247 Estrella de 5 puntas" o:spid="_x0000_s1026" style="position:absolute;margin-left:34.5pt;margin-top:7.5pt;width:12pt;height:13.35pt;z-index:252243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1A3960DD" w14:textId="579525D2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6</w:t>
            </w:r>
          </w:p>
        </w:tc>
      </w:tr>
      <w:tr w:rsidR="00A31213" w:rsidRPr="004461AF" w14:paraId="38FD409A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25547B59" w14:textId="7C002DB0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</w:rPr>
            </w:pPr>
            <w:r w:rsidRPr="00A31213">
              <w:rPr>
                <w:rFonts w:ascii="Arial" w:hAnsi="Arial" w:cs="Arial"/>
                <w:color w:val="000000"/>
              </w:rPr>
              <w:t>Stewart, A. F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Stewart&lt;/Author&gt;&lt;RecNum&gt;279&lt;/RecNum&gt;&lt;DisplayText&gt;[33]&lt;/DisplayText&gt;&lt;record&gt;&lt;rec-number&gt;279&lt;/rec-number&gt;&lt;foreign-keys&gt;&lt;key app="EN" db-id="50wxdpzd9vd5r7e9t5b595djrfpttrxw9avp"&gt;279&lt;/key&gt;&lt;/foreign-keys&gt;&lt;ref-type name="Book"&gt;6&lt;/ref-type&gt;&lt;contributors&gt;&lt;authors&gt;&lt;author&gt;Stewart, A. F.&lt;/author&gt;&lt;author&gt;Dandona, S.&lt;/author&gt;&lt;author&gt;Chen, L.&lt;/author&gt;&lt;author&gt;Assogba, O.&lt;/author&gt;&lt;author&gt;Belanger, M.&lt;/author&gt;&lt;author&gt;Ewart, G.&lt;/author&gt;&lt;author&gt;LaRose, R.&lt;/author&gt;&lt;author&gt;Doelle, H.&lt;/author&gt;&lt;author&gt;Williams, K.&lt;/author&gt;&lt;author&gt;Wells, G. A.&lt;/author&gt;&lt;author&gt;McPherson, R.&lt;/author&gt;&lt;author&gt;Roberts, R.&lt;/author&gt;&lt;/authors&gt;&lt;/contributors&gt;&lt;titles&gt;&lt;title&gt;Kinesin family member 6 variant Trp719Arg does not associate with angiographically defined coronary artery disease in the Ottawa Heart Genomics Study&lt;/title&gt;&lt;/titles&gt;&lt;dates&gt;&lt;/dates&gt;&lt;publisher&gt;J Am Coll Cardiol. 2009 Apr 21;53(16):1471-2. doi: 10.1016/j.jacc.2008.12.051.&lt;/publisher&gt;&lt;isbn&gt;1558-3597 (Electronic)&amp;#xD;0735-1097 (Linking)&lt;/isbn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33" w:tooltip="Stewart,  #279" w:history="1">
              <w:r w:rsidRPr="00A31213">
                <w:rPr>
                  <w:rFonts w:ascii="Arial" w:hAnsi="Arial" w:cs="Arial"/>
                  <w:noProof/>
                  <w:color w:val="000000"/>
                </w:rPr>
                <w:t>33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350CC805" w14:textId="14E3AA23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92256" behindDoc="0" locked="0" layoutInCell="1" allowOverlap="1" wp14:anchorId="60184D6D" wp14:editId="01DA69E3">
                      <wp:simplePos x="0" y="0"/>
                      <wp:positionH relativeFrom="column">
                        <wp:posOffset>914400</wp:posOffset>
                      </wp:positionH>
                      <wp:positionV relativeFrom="paragraph">
                        <wp:posOffset>61595</wp:posOffset>
                      </wp:positionV>
                      <wp:extent cx="152400" cy="169545"/>
                      <wp:effectExtent l="19050" t="38100" r="38100" b="40005"/>
                      <wp:wrapNone/>
                      <wp:docPr id="65" name="6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E5E1230" id="65 Estrella de 5 puntas" o:spid="_x0000_s1026" style="position:absolute;margin-left:1in;margin-top:4.85pt;width:12pt;height:13.35pt;z-index:252192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86112" behindDoc="0" locked="0" layoutInCell="1" allowOverlap="1" wp14:anchorId="5BA43595" wp14:editId="331CE0FD">
                      <wp:simplePos x="0" y="0"/>
                      <wp:positionH relativeFrom="column">
                        <wp:posOffset>692785</wp:posOffset>
                      </wp:positionH>
                      <wp:positionV relativeFrom="paragraph">
                        <wp:posOffset>60960</wp:posOffset>
                      </wp:positionV>
                      <wp:extent cx="152400" cy="169545"/>
                      <wp:effectExtent l="19050" t="38100" r="38100" b="40005"/>
                      <wp:wrapNone/>
                      <wp:docPr id="165" name="16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BAFC9C7" id="165 Estrella de 5 puntas" o:spid="_x0000_s1026" style="position:absolute;margin-left:54.55pt;margin-top:4.8pt;width:12pt;height:13.35pt;z-index:252186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93280" behindDoc="0" locked="0" layoutInCell="1" allowOverlap="1" wp14:anchorId="209C427E" wp14:editId="75F0143D">
                      <wp:simplePos x="0" y="0"/>
                      <wp:positionH relativeFrom="column">
                        <wp:posOffset>458470</wp:posOffset>
                      </wp:positionH>
                      <wp:positionV relativeFrom="paragraph">
                        <wp:posOffset>67273</wp:posOffset>
                      </wp:positionV>
                      <wp:extent cx="152400" cy="169545"/>
                      <wp:effectExtent l="19050" t="38100" r="38100" b="40005"/>
                      <wp:wrapNone/>
                      <wp:docPr id="69" name="69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4EF4701" id="69 Estrella de 5 puntas" o:spid="_x0000_s1026" style="position:absolute;margin-left:36.1pt;margin-top:5.3pt;width:12pt;height:13.35pt;z-index:252193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4662349E" w14:textId="77777777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95328" behindDoc="0" locked="0" layoutInCell="1" allowOverlap="1" wp14:anchorId="6DE061C9" wp14:editId="16456033">
                      <wp:simplePos x="0" y="0"/>
                      <wp:positionH relativeFrom="column">
                        <wp:posOffset>611505</wp:posOffset>
                      </wp:positionH>
                      <wp:positionV relativeFrom="paragraph">
                        <wp:posOffset>44450</wp:posOffset>
                      </wp:positionV>
                      <wp:extent cx="152400" cy="169545"/>
                      <wp:effectExtent l="25400" t="50800" r="50800" b="59055"/>
                      <wp:wrapNone/>
                      <wp:docPr id="115" name="11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30BA273" id="115 Estrella de 5 puntas" o:spid="_x0000_s1026" style="position:absolute;margin-left:48.15pt;margin-top:3.5pt;width:12pt;height:13.35pt;z-index:252195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40897235" w14:textId="3FF22BFF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03520" behindDoc="0" locked="0" layoutInCell="1" allowOverlap="1" wp14:anchorId="5C8BC6E3" wp14:editId="7E8837B3">
                      <wp:simplePos x="0" y="0"/>
                      <wp:positionH relativeFrom="column">
                        <wp:posOffset>441325</wp:posOffset>
                      </wp:positionH>
                      <wp:positionV relativeFrom="paragraph">
                        <wp:posOffset>63500</wp:posOffset>
                      </wp:positionV>
                      <wp:extent cx="152400" cy="169545"/>
                      <wp:effectExtent l="19050" t="38100" r="38100" b="40005"/>
                      <wp:wrapNone/>
                      <wp:docPr id="227" name="2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1615EB0" id="227 Estrella de 5 puntas" o:spid="_x0000_s1026" style="position:absolute;margin-left:34.75pt;margin-top:5pt;width:12pt;height:13.35pt;z-index:252203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FKiC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08640" behindDoc="0" locked="0" layoutInCell="1" allowOverlap="1" wp14:anchorId="272961AC" wp14:editId="4ACDD08D">
                      <wp:simplePos x="0" y="0"/>
                      <wp:positionH relativeFrom="column">
                        <wp:posOffset>899832</wp:posOffset>
                      </wp:positionH>
                      <wp:positionV relativeFrom="paragraph">
                        <wp:posOffset>59690</wp:posOffset>
                      </wp:positionV>
                      <wp:extent cx="152400" cy="169545"/>
                      <wp:effectExtent l="19050" t="38100" r="38100" b="40005"/>
                      <wp:wrapNone/>
                      <wp:docPr id="251" name="251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D4CA17E" id="251 Estrella de 5 puntas" o:spid="_x0000_s1026" style="position:absolute;margin-left:70.85pt;margin-top:4.7pt;width:12pt;height:13.35pt;z-index:2522086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Vehq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00448" behindDoc="0" locked="0" layoutInCell="1" allowOverlap="1" wp14:anchorId="06BA4A18" wp14:editId="54C69B3F">
                      <wp:simplePos x="0" y="0"/>
                      <wp:positionH relativeFrom="column">
                        <wp:posOffset>683260</wp:posOffset>
                      </wp:positionH>
                      <wp:positionV relativeFrom="paragraph">
                        <wp:posOffset>64135</wp:posOffset>
                      </wp:positionV>
                      <wp:extent cx="152400" cy="169545"/>
                      <wp:effectExtent l="19050" t="38100" r="38100" b="40005"/>
                      <wp:wrapNone/>
                      <wp:docPr id="222" name="222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85D58A6" id="222 Estrella de 5 puntas" o:spid="_x0000_s1026" style="position:absolute;margin-left:53.8pt;margin-top:5.05pt;width:12pt;height:13.35pt;z-index:2522004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qXHF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73EF28CD" w14:textId="77777777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color w:val="000000"/>
                <w:lang w:val="en-US"/>
              </w:rPr>
              <w:t>7</w:t>
            </w:r>
          </w:p>
        </w:tc>
      </w:tr>
      <w:tr w:rsidR="00A31213" w:rsidRPr="004461AF" w14:paraId="0CB3AECD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6A41ECC" w14:textId="2DE5A450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  <w:color w:val="000000"/>
              </w:rPr>
              <w:lastRenderedPageBreak/>
              <w:t>Luke</w:t>
            </w:r>
            <w:proofErr w:type="spellEnd"/>
            <w:r w:rsidRPr="00A31213">
              <w:rPr>
                <w:rFonts w:ascii="Arial" w:hAnsi="Arial" w:cs="Arial"/>
                <w:color w:val="000000"/>
              </w:rPr>
              <w:t>, M. M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Luke&lt;/Author&gt;&lt;Year&gt;2009&lt;/Year&gt;&lt;RecNum&gt;280&lt;/RecNum&gt;&lt;DisplayText&gt;[34]&lt;/DisplayText&gt;&lt;record&gt;&lt;rec-number&gt;280&lt;/rec-number&gt;&lt;foreign-keys&gt;&lt;key app="EN" db-id="50wxdpzd9vd5r7e9t5b595djrfpttrxw9avp"&gt;280&lt;/key&gt;&lt;/foreign-keys&gt;&lt;ref-type name="Journal Article"&gt;17&lt;/ref-type&gt;&lt;contributors&gt;&lt;authors&gt;&lt;author&gt;Luke, M. M.&lt;/author&gt;&lt;author&gt;Lalouschek, W.&lt;/author&gt;&lt;author&gt;Rowland, C. M.&lt;/author&gt;&lt;author&gt;Catanese, J. J.&lt;/author&gt;&lt;author&gt;Bolonick, J. I.&lt;/author&gt;&lt;author&gt;Bui, N. D.&lt;/author&gt;&lt;author&gt;Greisenegger, S.&lt;/author&gt;&lt;author&gt;Endler, G.&lt;/author&gt;&lt;author&gt;Devlin, J. J.&lt;/author&gt;&lt;author&gt;Mannhalter, C.&lt;/author&gt;&lt;/authors&gt;&lt;/contributors&gt;&lt;titles&gt;&lt;title&gt;Polymorphisms associated with both noncardioembolic stroke and coronary heart disease: vienna stroke registry&lt;/title&gt;&lt;secondary-title&gt;Cerebrovasc Dis&lt;/secondary-title&gt;&lt;/titles&gt;&lt;pages&gt;499-504&lt;/pages&gt;&lt;volume&gt;28&lt;/volume&gt;&lt;number&gt;5&lt;/number&gt;&lt;dates&gt;&lt;year&gt;2009&lt;/year&gt;&lt;/dates&gt;&lt;isbn&gt;1421-9786 (Electronic)&amp;#xD;1015-9770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34" w:tooltip="Luke, 2009 #280" w:history="1">
              <w:r w:rsidRPr="00A31213">
                <w:rPr>
                  <w:rFonts w:ascii="Arial" w:hAnsi="Arial" w:cs="Arial"/>
                  <w:noProof/>
                  <w:color w:val="000000"/>
                </w:rPr>
                <w:t>34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413E638F" w14:textId="34E76376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91232" behindDoc="0" locked="0" layoutInCell="1" allowOverlap="1" wp14:anchorId="600FA0CE" wp14:editId="623E9A8C">
                      <wp:simplePos x="0" y="0"/>
                      <wp:positionH relativeFrom="column">
                        <wp:posOffset>461645</wp:posOffset>
                      </wp:positionH>
                      <wp:positionV relativeFrom="paragraph">
                        <wp:posOffset>71718</wp:posOffset>
                      </wp:positionV>
                      <wp:extent cx="152400" cy="169545"/>
                      <wp:effectExtent l="19050" t="38100" r="38100" b="40005"/>
                      <wp:wrapNone/>
                      <wp:docPr id="63" name="6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67743E9" id="63 Estrella de 5 puntas" o:spid="_x0000_s1026" style="position:absolute;margin-left:36.35pt;margin-top:5.65pt;width:12pt;height:13.35pt;z-index:252191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87136" behindDoc="0" locked="0" layoutInCell="1" allowOverlap="1" wp14:anchorId="50C807F6" wp14:editId="16BBE4D3">
                      <wp:simplePos x="0" y="0"/>
                      <wp:positionH relativeFrom="column">
                        <wp:posOffset>681990</wp:posOffset>
                      </wp:positionH>
                      <wp:positionV relativeFrom="paragraph">
                        <wp:posOffset>67945</wp:posOffset>
                      </wp:positionV>
                      <wp:extent cx="152400" cy="169545"/>
                      <wp:effectExtent l="19050" t="38100" r="38100" b="40005"/>
                      <wp:wrapNone/>
                      <wp:docPr id="173" name="17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FE3CCDF" id="173 Estrella de 5 puntas" o:spid="_x0000_s1026" style="position:absolute;margin-left:53.7pt;margin-top:5.35pt;width:12pt;height:13.35pt;z-index:252187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117E2A90" w14:textId="77777777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94304" behindDoc="0" locked="0" layoutInCell="1" allowOverlap="1" wp14:anchorId="325867FA" wp14:editId="41461EB6">
                      <wp:simplePos x="0" y="0"/>
                      <wp:positionH relativeFrom="column">
                        <wp:posOffset>611505</wp:posOffset>
                      </wp:positionH>
                      <wp:positionV relativeFrom="paragraph">
                        <wp:posOffset>62865</wp:posOffset>
                      </wp:positionV>
                      <wp:extent cx="152400" cy="169545"/>
                      <wp:effectExtent l="25400" t="50800" r="50800" b="59055"/>
                      <wp:wrapNone/>
                      <wp:docPr id="111" name="111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C9AFFDF" id="111 Estrella de 5 puntas" o:spid="_x0000_s1026" style="position:absolute;margin-left:48.15pt;margin-top:4.95pt;width:12pt;height:13.35pt;z-index:252194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30337FF9" w14:textId="757FFDBB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06592" behindDoc="0" locked="0" layoutInCell="1" allowOverlap="1" wp14:anchorId="06AD644D" wp14:editId="3A14FE77">
                      <wp:simplePos x="0" y="0"/>
                      <wp:positionH relativeFrom="column">
                        <wp:posOffset>450215</wp:posOffset>
                      </wp:positionH>
                      <wp:positionV relativeFrom="paragraph">
                        <wp:posOffset>67945</wp:posOffset>
                      </wp:positionV>
                      <wp:extent cx="152400" cy="169545"/>
                      <wp:effectExtent l="19050" t="38100" r="38100" b="40005"/>
                      <wp:wrapNone/>
                      <wp:docPr id="236" name="23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4286791" id="236 Estrella de 5 puntas" o:spid="_x0000_s1026" style="position:absolute;margin-left:35.45pt;margin-top:5.35pt;width:12pt;height:13.35pt;z-index:252206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02496" behindDoc="0" locked="0" layoutInCell="1" allowOverlap="1" wp14:anchorId="165FAF7C" wp14:editId="5272E69C">
                      <wp:simplePos x="0" y="0"/>
                      <wp:positionH relativeFrom="column">
                        <wp:posOffset>925195</wp:posOffset>
                      </wp:positionH>
                      <wp:positionV relativeFrom="paragraph">
                        <wp:posOffset>65405</wp:posOffset>
                      </wp:positionV>
                      <wp:extent cx="152400" cy="169545"/>
                      <wp:effectExtent l="19050" t="38100" r="38100" b="40005"/>
                      <wp:wrapNone/>
                      <wp:docPr id="226" name="22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81F1BDA" id="226 Estrella de 5 puntas" o:spid="_x0000_s1026" style="position:absolute;margin-left:72.85pt;margin-top:5.15pt;width:12pt;height:13.35pt;z-index:252202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zN/7og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99424" behindDoc="0" locked="0" layoutInCell="1" allowOverlap="1" wp14:anchorId="64E282EA" wp14:editId="1D05BE2C">
                      <wp:simplePos x="0" y="0"/>
                      <wp:positionH relativeFrom="column">
                        <wp:posOffset>681355</wp:posOffset>
                      </wp:positionH>
                      <wp:positionV relativeFrom="paragraph">
                        <wp:posOffset>71755</wp:posOffset>
                      </wp:positionV>
                      <wp:extent cx="152400" cy="169545"/>
                      <wp:effectExtent l="19050" t="38100" r="38100" b="40005"/>
                      <wp:wrapNone/>
                      <wp:docPr id="220" name="220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6C104D6" id="220 Estrella de 5 puntas" o:spid="_x0000_s1026" style="position:absolute;margin-left:53.65pt;margin-top:5.65pt;width:12pt;height:13.35pt;z-index:252199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42C14CFF" w14:textId="0963BEEE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6</w:t>
            </w:r>
          </w:p>
        </w:tc>
      </w:tr>
      <w:tr w:rsidR="00A31213" w:rsidRPr="004461AF" w14:paraId="7134D6E0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AC53759" w14:textId="5DDD66B4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  <w:color w:val="000000"/>
              </w:rPr>
              <w:t>Bare</w:t>
            </w:r>
            <w:proofErr w:type="spellEnd"/>
            <w:r w:rsidRPr="00A31213">
              <w:rPr>
                <w:rFonts w:ascii="Arial" w:hAnsi="Arial" w:cs="Arial"/>
                <w:color w:val="000000"/>
              </w:rPr>
              <w:t>, L. A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Bare&lt;/Author&gt;&lt;Year&gt;2010&lt;/Year&gt;&lt;RecNum&gt;281&lt;/RecNum&gt;&lt;DisplayText&gt;[15]&lt;/DisplayText&gt;&lt;record&gt;&lt;rec-number&gt;281&lt;/rec-number&gt;&lt;foreign-keys&gt;&lt;key app="EN" db-id="50wxdpzd9vd5r7e9t5b595djrfpttrxw9avp"&gt;281&lt;/key&gt;&lt;/foreign-keys&gt;&lt;ref-type name="Journal Article"&gt;17&lt;/ref-type&gt;&lt;contributors&gt;&lt;authors&gt;&lt;author&gt;Bare, L. A.&lt;/author&gt;&lt;author&gt;Ruiz-Narvaez, E. A.&lt;/author&gt;&lt;author&gt;Tong, C. H.&lt;/author&gt;&lt;author&gt;Arellano, A. R.&lt;/author&gt;&lt;author&gt;Rowland, C. M.&lt;/author&gt;&lt;author&gt;Catanese, J. J.&lt;/author&gt;&lt;author&gt;Sacks, F. M.&lt;/author&gt;&lt;author&gt;Devlin, J. J.&lt;/author&gt;&lt;author&gt;Campos, H.&lt;/author&gt;&lt;/authors&gt;&lt;/contributors&gt;&lt;titles&gt;&lt;title&gt;Investigation of KIF6 Trp719Arg in a case-control study of myocardial infarction: a Costa Rican population&lt;/title&gt;&lt;secondary-title&gt;PLoS ONE&lt;/secondary-title&gt;&lt;/titles&gt;&lt;periodical&gt;&lt;full-title&gt;PLoS ONE&lt;/full-title&gt;&lt;/periodical&gt;&lt;pages&gt;0013081&lt;/pages&gt;&lt;volume&gt;5&lt;/volume&gt;&lt;number&gt;9&lt;/number&gt;&lt;dates&gt;&lt;year&gt;2010&lt;/year&gt;&lt;/dates&gt;&lt;isbn&gt;1932-6203 (Electronic)&amp;#xD;1932-6203 (Linking)&lt;/isbn&gt;&lt;work-type&gt;Research Support, N I H , Extramural&amp;#xD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15" w:tooltip="Bare, 2010 #295" w:history="1">
              <w:r w:rsidRPr="00A31213">
                <w:rPr>
                  <w:rFonts w:ascii="Arial" w:hAnsi="Arial" w:cs="Arial"/>
                  <w:noProof/>
                  <w:color w:val="000000"/>
                </w:rPr>
                <w:t>15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2AE944F3" w14:textId="5AC73429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51648" behindDoc="0" locked="0" layoutInCell="1" allowOverlap="1" wp14:anchorId="4CCC8AAE" wp14:editId="005D6D1D">
                      <wp:simplePos x="0" y="0"/>
                      <wp:positionH relativeFrom="column">
                        <wp:posOffset>949960</wp:posOffset>
                      </wp:positionH>
                      <wp:positionV relativeFrom="paragraph">
                        <wp:posOffset>1022350</wp:posOffset>
                      </wp:positionV>
                      <wp:extent cx="152400" cy="169545"/>
                      <wp:effectExtent l="19050" t="38100" r="38100" b="40005"/>
                      <wp:wrapNone/>
                      <wp:docPr id="254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E0DF73" id="27 Estrella de 5 puntas" o:spid="_x0000_s1026" style="position:absolute;margin-left:74.8pt;margin-top:80.5pt;width:12pt;height:13.35pt;z-index:252251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21952" behindDoc="0" locked="0" layoutInCell="1" allowOverlap="1" wp14:anchorId="0229C59F" wp14:editId="1B2F9DD2">
                      <wp:simplePos x="0" y="0"/>
                      <wp:positionH relativeFrom="column">
                        <wp:posOffset>949960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19050" t="38100" r="38100" b="40005"/>
                      <wp:wrapNone/>
                      <wp:docPr id="41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9CC925B" id="27 Estrella de 5 puntas" o:spid="_x0000_s1026" style="position:absolute;margin-left:74.8pt;margin-top:4.15pt;width:12pt;height:13.35pt;z-index:252221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19904" behindDoc="0" locked="0" layoutInCell="1" allowOverlap="1" wp14:anchorId="75B94D0E" wp14:editId="0CC6422F">
                      <wp:simplePos x="0" y="0"/>
                      <wp:positionH relativeFrom="column">
                        <wp:posOffset>469900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19050" t="38100" r="38100" b="40005"/>
                      <wp:wrapNone/>
                      <wp:docPr id="38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A165F39" id="27 Estrella de 5 puntas" o:spid="_x0000_s1026" style="position:absolute;margin-left:37pt;margin-top:4.15pt;width:12pt;height:13.35pt;z-index:2522199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20928" behindDoc="0" locked="0" layoutInCell="1" allowOverlap="1" wp14:anchorId="5DC5A570" wp14:editId="2CE5AC1D">
                      <wp:simplePos x="0" y="0"/>
                      <wp:positionH relativeFrom="column">
                        <wp:posOffset>709930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25400" t="50800" r="50800" b="59055"/>
                      <wp:wrapNone/>
                      <wp:docPr id="40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59299AC" id="27 Estrella de 5 puntas" o:spid="_x0000_s1026" style="position:absolute;margin-left:55.9pt;margin-top:4.15pt;width:12pt;height:13.35pt;z-index:2522209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5206F32C" w14:textId="434B0451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30144" behindDoc="0" locked="0" layoutInCell="1" allowOverlap="1" wp14:anchorId="266F81BE" wp14:editId="0208A05E">
                      <wp:simplePos x="0" y="0"/>
                      <wp:positionH relativeFrom="column">
                        <wp:posOffset>824865</wp:posOffset>
                      </wp:positionH>
                      <wp:positionV relativeFrom="paragraph">
                        <wp:posOffset>41275</wp:posOffset>
                      </wp:positionV>
                      <wp:extent cx="152400" cy="169545"/>
                      <wp:effectExtent l="19050" t="38100" r="38100" b="40005"/>
                      <wp:wrapNone/>
                      <wp:docPr id="257" name="18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A9A00E5" id="186 Estrella de 5 puntas" o:spid="_x0000_s1026" style="position:absolute;margin-left:64.95pt;margin-top:3.25pt;width:12pt;height:13.35pt;z-index:252230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29120" behindDoc="0" locked="0" layoutInCell="1" allowOverlap="1" wp14:anchorId="645B6A6C" wp14:editId="1FFCE2BC">
                      <wp:simplePos x="0" y="0"/>
                      <wp:positionH relativeFrom="column">
                        <wp:posOffset>605790</wp:posOffset>
                      </wp:positionH>
                      <wp:positionV relativeFrom="paragraph">
                        <wp:posOffset>41275</wp:posOffset>
                      </wp:positionV>
                      <wp:extent cx="152400" cy="169545"/>
                      <wp:effectExtent l="25400" t="50800" r="50800" b="59055"/>
                      <wp:wrapNone/>
                      <wp:docPr id="60" name="18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7F2BD50" id="186 Estrella de 5 puntas" o:spid="_x0000_s1026" style="position:absolute;margin-left:47.7pt;margin-top:3.25pt;width:12pt;height:13.35pt;z-index:252229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6FABB11A" w14:textId="31FA6195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37312" behindDoc="0" locked="0" layoutInCell="1" allowOverlap="1" wp14:anchorId="795108D0" wp14:editId="4392FCB3">
                      <wp:simplePos x="0" y="0"/>
                      <wp:positionH relativeFrom="column">
                        <wp:posOffset>918210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19050" t="38100" r="38100" b="40005"/>
                      <wp:wrapNone/>
                      <wp:docPr id="280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D6A495F" id="27 Estrella de 5 puntas" o:spid="_x0000_s1026" style="position:absolute;margin-left:72.3pt;margin-top:4.15pt;width:12pt;height:13.35pt;z-index:252237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36288" behindDoc="0" locked="0" layoutInCell="1" allowOverlap="1" wp14:anchorId="20CB6F3E" wp14:editId="78F5248F">
                      <wp:simplePos x="0" y="0"/>
                      <wp:positionH relativeFrom="column">
                        <wp:posOffset>666750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25400" t="50800" r="50800" b="59055"/>
                      <wp:wrapNone/>
                      <wp:docPr id="279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D10CFA6" id="27 Estrella de 5 puntas" o:spid="_x0000_s1026" style="position:absolute;margin-left:52.5pt;margin-top:4.15pt;width:12pt;height:13.35pt;z-index:252236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35264" behindDoc="0" locked="0" layoutInCell="1" allowOverlap="1" wp14:anchorId="2DCFC39A" wp14:editId="6F88715D">
                      <wp:simplePos x="0" y="0"/>
                      <wp:positionH relativeFrom="column">
                        <wp:posOffset>438150</wp:posOffset>
                      </wp:positionH>
                      <wp:positionV relativeFrom="paragraph">
                        <wp:posOffset>52705</wp:posOffset>
                      </wp:positionV>
                      <wp:extent cx="152400" cy="169545"/>
                      <wp:effectExtent l="25400" t="50800" r="50800" b="59055"/>
                      <wp:wrapNone/>
                      <wp:docPr id="278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CBD5261" id="27 Estrella de 5 puntas" o:spid="_x0000_s1026" style="position:absolute;margin-left:34.5pt;margin-top:4.15pt;width:12pt;height:13.35pt;z-index:252235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28B635A6" w14:textId="52A07864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8</w:t>
            </w:r>
          </w:p>
        </w:tc>
      </w:tr>
      <w:tr w:rsidR="00A31213" w:rsidRPr="004461AF" w14:paraId="5836DCB8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79E685EE" w14:textId="11B9F8D6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  <w:color w:val="000000"/>
              </w:rPr>
              <w:t>Wu</w:t>
            </w:r>
            <w:proofErr w:type="spellEnd"/>
            <w:r w:rsidRPr="00A31213">
              <w:rPr>
                <w:rFonts w:ascii="Arial" w:hAnsi="Arial" w:cs="Arial"/>
                <w:color w:val="000000"/>
              </w:rPr>
              <w:t>, G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Wu&lt;/Author&gt;&lt;Year&gt;2012&lt;/Year&gt;&lt;RecNum&gt;282&lt;/RecNum&gt;&lt;DisplayText&gt;[16]&lt;/DisplayText&gt;&lt;record&gt;&lt;rec-number&gt;282&lt;/rec-number&gt;&lt;foreign-keys&gt;&lt;key app="EN" db-id="50wxdpzd9vd5r7e9t5b595djrfpttrxw9avp"&gt;282&lt;/key&gt;&lt;/foreign-keys&gt;&lt;ref-type name="Journal Article"&gt;17&lt;/ref-type&gt;&lt;contributors&gt;&lt;authors&gt;&lt;author&gt;Wu, G.&lt;/author&gt;&lt;author&gt;Li, G. B.&lt;/author&gt;&lt;author&gt;Dai, B.&lt;/author&gt;&lt;/authors&gt;&lt;/contributors&gt;&lt;titles&gt;&lt;title&gt;Association of KIF6 variant with lipid level and angiographic coronary artery disease events risk in the Han Chinese population&lt;/title&gt;&lt;secondary-title&gt;Molecules&lt;/secondary-title&gt;&lt;/titles&gt;&lt;pages&gt;11269-80&lt;/pages&gt;&lt;volume&gt;17&lt;/volume&gt;&lt;number&gt;9&lt;/number&gt;&lt;dates&gt;&lt;year&gt;2012&lt;/year&gt;&lt;/dates&gt;&lt;isbn&gt;1420-3049 (Electronic)&amp;#xD;1420-3049 (Linking)&lt;/isbn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16" w:tooltip="Wu, 2012 #282" w:history="1">
              <w:r w:rsidRPr="00A31213">
                <w:rPr>
                  <w:rFonts w:ascii="Arial" w:hAnsi="Arial" w:cs="Arial"/>
                  <w:noProof/>
                  <w:color w:val="000000"/>
                </w:rPr>
                <w:t>16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right w:val="nil"/>
            </w:tcBorders>
          </w:tcPr>
          <w:p w14:paraId="1BACF0F3" w14:textId="32ADC78F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17856" behindDoc="0" locked="0" layoutInCell="1" allowOverlap="1" wp14:anchorId="00DE37F8" wp14:editId="607200E2">
                      <wp:simplePos x="0" y="0"/>
                      <wp:positionH relativeFrom="column">
                        <wp:posOffset>481330</wp:posOffset>
                      </wp:positionH>
                      <wp:positionV relativeFrom="paragraph">
                        <wp:posOffset>83185</wp:posOffset>
                      </wp:positionV>
                      <wp:extent cx="152400" cy="169545"/>
                      <wp:effectExtent l="25400" t="50800" r="50800" b="59055"/>
                      <wp:wrapNone/>
                      <wp:docPr id="255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CAB6C93" id="27 Estrella de 5 puntas" o:spid="_x0000_s1026" style="position:absolute;margin-left:37.9pt;margin-top:6.55pt;width:12pt;height:13.35pt;z-index:2522178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18880" behindDoc="0" locked="0" layoutInCell="1" allowOverlap="1" wp14:anchorId="290E0B9E" wp14:editId="1098C0EF">
                      <wp:simplePos x="0" y="0"/>
                      <wp:positionH relativeFrom="column">
                        <wp:posOffset>709930</wp:posOffset>
                      </wp:positionH>
                      <wp:positionV relativeFrom="paragraph">
                        <wp:posOffset>83185</wp:posOffset>
                      </wp:positionV>
                      <wp:extent cx="152400" cy="169545"/>
                      <wp:effectExtent l="25400" t="50800" r="50800" b="59055"/>
                      <wp:wrapNone/>
                      <wp:docPr id="32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2E0D2F3" id="27 Estrella de 5 puntas" o:spid="_x0000_s1026" style="position:absolute;margin-left:55.9pt;margin-top:6.55pt;width:12pt;height:13.35pt;z-index:2522188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right w:val="nil"/>
            </w:tcBorders>
          </w:tcPr>
          <w:p w14:paraId="54A46CEC" w14:textId="1E866573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32192" behindDoc="0" locked="0" layoutInCell="1" allowOverlap="1" wp14:anchorId="21C064DD" wp14:editId="4F2E5AB4">
                      <wp:simplePos x="0" y="0"/>
                      <wp:positionH relativeFrom="column">
                        <wp:posOffset>824865</wp:posOffset>
                      </wp:positionH>
                      <wp:positionV relativeFrom="paragraph">
                        <wp:posOffset>24130</wp:posOffset>
                      </wp:positionV>
                      <wp:extent cx="152400" cy="169545"/>
                      <wp:effectExtent l="19050" t="38100" r="38100" b="40005"/>
                      <wp:wrapNone/>
                      <wp:docPr id="261" name="18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53A9162" id="186 Estrella de 5 puntas" o:spid="_x0000_s1026" style="position:absolute;margin-left:64.95pt;margin-top:1.9pt;width:12pt;height:13.35pt;z-index:252232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31168" behindDoc="0" locked="0" layoutInCell="1" allowOverlap="1" wp14:anchorId="4F7C4F77" wp14:editId="405A88FA">
                      <wp:simplePos x="0" y="0"/>
                      <wp:positionH relativeFrom="column">
                        <wp:posOffset>605790</wp:posOffset>
                      </wp:positionH>
                      <wp:positionV relativeFrom="paragraph">
                        <wp:posOffset>24130</wp:posOffset>
                      </wp:positionV>
                      <wp:extent cx="152400" cy="169545"/>
                      <wp:effectExtent l="25400" t="50800" r="50800" b="59055"/>
                      <wp:wrapNone/>
                      <wp:docPr id="260" name="18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2C6EB6A" id="186 Estrella de 5 puntas" o:spid="_x0000_s1026" style="position:absolute;margin-left:47.7pt;margin-top:1.9pt;width:12pt;height:13.35pt;z-index:252231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right w:val="nil"/>
            </w:tcBorders>
          </w:tcPr>
          <w:p w14:paraId="42F380FC" w14:textId="167E619C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33216" behindDoc="0" locked="0" layoutInCell="1" allowOverlap="1" wp14:anchorId="50341660" wp14:editId="6C45B3A3">
                      <wp:simplePos x="0" y="0"/>
                      <wp:positionH relativeFrom="column">
                        <wp:posOffset>438150</wp:posOffset>
                      </wp:positionH>
                      <wp:positionV relativeFrom="paragraph">
                        <wp:posOffset>24130</wp:posOffset>
                      </wp:positionV>
                      <wp:extent cx="152400" cy="169545"/>
                      <wp:effectExtent l="25400" t="50800" r="50800" b="59055"/>
                      <wp:wrapNone/>
                      <wp:docPr id="272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928AA48" id="27 Estrella de 5 puntas" o:spid="_x0000_s1026" style="position:absolute;margin-left:34.5pt;margin-top:1.9pt;width:12pt;height:13.35pt;z-index:252233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34240" behindDoc="0" locked="0" layoutInCell="1" allowOverlap="1" wp14:anchorId="59E6C44F" wp14:editId="490965BB">
                      <wp:simplePos x="0" y="0"/>
                      <wp:positionH relativeFrom="column">
                        <wp:posOffset>666750</wp:posOffset>
                      </wp:positionH>
                      <wp:positionV relativeFrom="paragraph">
                        <wp:posOffset>24130</wp:posOffset>
                      </wp:positionV>
                      <wp:extent cx="152400" cy="169545"/>
                      <wp:effectExtent l="25400" t="50800" r="50800" b="59055"/>
                      <wp:wrapNone/>
                      <wp:docPr id="273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2F1A76F" id="27 Estrella de 5 puntas" o:spid="_x0000_s1026" style="position:absolute;margin-left:52.5pt;margin-top:1.9pt;width:12pt;height:13.35pt;z-index:252234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right w:val="nil"/>
            </w:tcBorders>
          </w:tcPr>
          <w:p w14:paraId="12A828EE" w14:textId="02201D28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6</w:t>
            </w:r>
          </w:p>
        </w:tc>
      </w:tr>
      <w:tr w:rsidR="00A31213" w:rsidRPr="004461AF" w14:paraId="08058B0B" w14:textId="77777777" w:rsidTr="00A31213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39BA6392" w14:textId="268BDD5F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A31213">
              <w:rPr>
                <w:rFonts w:ascii="Arial" w:hAnsi="Arial" w:cs="Arial"/>
              </w:rPr>
              <w:t>Peng</w:t>
            </w:r>
            <w:proofErr w:type="spellEnd"/>
            <w:r w:rsidRPr="00A31213">
              <w:rPr>
                <w:rFonts w:ascii="Arial" w:hAnsi="Arial" w:cs="Arial"/>
              </w:rPr>
              <w:t>, P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Peng&lt;/Author&gt;&lt;Year&gt;2012&lt;/Year&gt;&lt;RecNum&gt;284&lt;/RecNum&gt;&lt;DisplayText&gt;[14]&lt;/DisplayText&gt;&lt;record&gt;&lt;rec-number&gt;284&lt;/rec-number&gt;&lt;foreign-keys&gt;&lt;key app="EN" db-id="50wxdpzd9vd5r7e9t5b595djrfpttrxw9avp"&gt;284&lt;/key&gt;&lt;/foreign-keys&gt;&lt;ref-type name="Journal Article"&gt;17&lt;/ref-type&gt;&lt;contributors&gt;&lt;authors&gt;&lt;author&gt;Peng, P.&lt;/author&gt;&lt;author&gt;Lian, J.&lt;/author&gt;&lt;author&gt;Huang, R. S.&lt;/author&gt;&lt;author&gt;Xu, L.&lt;/author&gt;&lt;author&gt;Huang, Y.&lt;/author&gt;&lt;author&gt;Ba, Y.&lt;/author&gt;&lt;author&gt;Yang, X.&lt;/author&gt;&lt;author&gt;Huang, X.&lt;/author&gt;&lt;author&gt;Dong, C.&lt;/author&gt;&lt;author&gt;Zhang, L.&lt;/author&gt;&lt;author&gt;Ye, M.&lt;/author&gt;&lt;author&gt;Zhou, J.&lt;/author&gt;&lt;author&gt;Duan, S.&lt;/author&gt;&lt;/authors&gt;&lt;/contributors&gt;&lt;titles&gt;&lt;title&gt;Meta-analyses of KIF6 Trp719Arg in coronary heart disease and statin therapeutic effect&lt;/title&gt;&lt;secondary-title&gt;PLoS ONE&lt;/secondary-title&gt;&lt;/titles&gt;&lt;periodical&gt;&lt;full-title&gt;PLoS ONE&lt;/full-title&gt;&lt;/periodical&gt;&lt;pages&gt;7&lt;/pages&gt;&lt;volume&gt;7&lt;/volume&gt;&lt;number&gt;12&lt;/number&gt;&lt;dates&gt;&lt;year&gt;2012&lt;/year&gt;&lt;/dates&gt;&lt;isbn&gt;1932-6203 (Electronic)&amp;#xD;1932-6203 (Linking)&lt;/isbn&gt;&lt;work-type&gt;Meta-Analysis&amp;#xD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14" w:tooltip="Peng, 2012 #260" w:history="1">
              <w:r w:rsidRPr="00A31213">
                <w:rPr>
                  <w:rFonts w:ascii="Arial" w:hAnsi="Arial" w:cs="Arial"/>
                  <w:noProof/>
                </w:rPr>
                <w:t>14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2367" w:type="dxa"/>
            <w:tcBorders>
              <w:left w:val="nil"/>
              <w:bottom w:val="single" w:sz="2" w:space="0" w:color="auto"/>
              <w:right w:val="nil"/>
            </w:tcBorders>
          </w:tcPr>
          <w:p w14:paraId="3E8A98A1" w14:textId="0DE2B1F2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eastAsia="es-MX"/>
              </w:rPr>
            </w:pPr>
            <w:r w:rsidRPr="00735BD9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77920" behindDoc="0" locked="0" layoutInCell="1" allowOverlap="1" wp14:anchorId="52BB16CB" wp14:editId="089097F8">
                      <wp:simplePos x="0" y="0"/>
                      <wp:positionH relativeFrom="column">
                        <wp:posOffset>948055</wp:posOffset>
                      </wp:positionH>
                      <wp:positionV relativeFrom="paragraph">
                        <wp:posOffset>40640</wp:posOffset>
                      </wp:positionV>
                      <wp:extent cx="152400" cy="169545"/>
                      <wp:effectExtent l="19050" t="38100" r="38100" b="40005"/>
                      <wp:wrapNone/>
                      <wp:docPr id="23" name="20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E3447C1" id="20 Estrella de 5 puntas" o:spid="_x0000_s1026" style="position:absolute;margin-left:74.65pt;margin-top:3.2pt;width:12pt;height:13.35pt;z-index:252177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left w:val="nil"/>
              <w:bottom w:val="single" w:sz="2" w:space="0" w:color="auto"/>
              <w:right w:val="nil"/>
            </w:tcBorders>
          </w:tcPr>
          <w:p w14:paraId="660E21FE" w14:textId="436A83F0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eastAsia="es-MX"/>
              </w:rPr>
            </w:pPr>
            <w:r w:rsidRPr="00735BD9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78944" behindDoc="0" locked="0" layoutInCell="1" allowOverlap="1" wp14:anchorId="64A8DE3F" wp14:editId="2E22C130">
                      <wp:simplePos x="0" y="0"/>
                      <wp:positionH relativeFrom="column">
                        <wp:posOffset>-1033780</wp:posOffset>
                      </wp:positionH>
                      <wp:positionV relativeFrom="paragraph">
                        <wp:posOffset>43180</wp:posOffset>
                      </wp:positionV>
                      <wp:extent cx="152400" cy="169545"/>
                      <wp:effectExtent l="19050" t="38100" r="38100" b="40005"/>
                      <wp:wrapNone/>
                      <wp:docPr id="26" name="9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30CCF74" id="95 Estrella de 5 puntas" o:spid="_x0000_s1026" style="position:absolute;margin-left:-81.4pt;margin-top:3.4pt;width:12pt;height:13.35pt;z-index:252178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735BD9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79968" behindDoc="0" locked="0" layoutInCell="1" allowOverlap="1" wp14:anchorId="1CEFA53D" wp14:editId="065A1BD8">
                      <wp:simplePos x="0" y="0"/>
                      <wp:positionH relativeFrom="column">
                        <wp:posOffset>614680</wp:posOffset>
                      </wp:positionH>
                      <wp:positionV relativeFrom="paragraph">
                        <wp:posOffset>56515</wp:posOffset>
                      </wp:positionV>
                      <wp:extent cx="152400" cy="169545"/>
                      <wp:effectExtent l="19050" t="38100" r="38100" b="40005"/>
                      <wp:wrapNone/>
                      <wp:docPr id="234" name="153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9E4ACE5" id="153 Estrella de 5 puntas" o:spid="_x0000_s1026" style="position:absolute;margin-left:48.4pt;margin-top:4.45pt;width:12pt;height:13.35pt;z-index:252179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735BD9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80992" behindDoc="0" locked="0" layoutInCell="1" allowOverlap="1" wp14:anchorId="70CC9D50" wp14:editId="49EAD2EF">
                      <wp:simplePos x="0" y="0"/>
                      <wp:positionH relativeFrom="column">
                        <wp:posOffset>843280</wp:posOffset>
                      </wp:positionH>
                      <wp:positionV relativeFrom="paragraph">
                        <wp:posOffset>40640</wp:posOffset>
                      </wp:positionV>
                      <wp:extent cx="152400" cy="169545"/>
                      <wp:effectExtent l="19050" t="38100" r="38100" b="40005"/>
                      <wp:wrapNone/>
                      <wp:docPr id="239" name="185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89EAF91" id="185 Estrella de 5 puntas" o:spid="_x0000_s1026" style="position:absolute;margin-left:66.4pt;margin-top:3.2pt;width:12pt;height:13.35pt;z-index:252180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735BD9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76896" behindDoc="0" locked="0" layoutInCell="1" allowOverlap="1" wp14:anchorId="22077A37" wp14:editId="50AAEDC5">
                      <wp:simplePos x="0" y="0"/>
                      <wp:positionH relativeFrom="column">
                        <wp:posOffset>-789940</wp:posOffset>
                      </wp:positionH>
                      <wp:positionV relativeFrom="paragraph">
                        <wp:posOffset>45720</wp:posOffset>
                      </wp:positionV>
                      <wp:extent cx="152400" cy="169545"/>
                      <wp:effectExtent l="19050" t="38100" r="38100" b="40005"/>
                      <wp:wrapNone/>
                      <wp:docPr id="16" name="7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3498082" id="76 Estrella de 5 puntas" o:spid="_x0000_s1026" style="position:absolute;margin-left:-62.2pt;margin-top:3.6pt;width:12pt;height:13.35pt;z-index:252176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left w:val="nil"/>
              <w:bottom w:val="single" w:sz="2" w:space="0" w:color="auto"/>
              <w:right w:val="nil"/>
            </w:tcBorders>
          </w:tcPr>
          <w:p w14:paraId="473AEE61" w14:textId="685463FA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eastAsia="es-MX"/>
              </w:rPr>
            </w:pPr>
            <w:r w:rsidRPr="00735BD9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82016" behindDoc="0" locked="0" layoutInCell="1" allowOverlap="1" wp14:anchorId="6C82ADDC" wp14:editId="48707B54">
                      <wp:simplePos x="0" y="0"/>
                      <wp:positionH relativeFrom="column">
                        <wp:posOffset>676910</wp:posOffset>
                      </wp:positionH>
                      <wp:positionV relativeFrom="paragraph">
                        <wp:posOffset>40640</wp:posOffset>
                      </wp:positionV>
                      <wp:extent cx="152400" cy="169545"/>
                      <wp:effectExtent l="19050" t="38100" r="38100" b="40005"/>
                      <wp:wrapNone/>
                      <wp:docPr id="249" name="212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D9FF821" id="212 Estrella de 5 puntas" o:spid="_x0000_s1026" style="position:absolute;margin-left:53.3pt;margin-top:3.2pt;width:12pt;height:13.35pt;z-index:252182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735BD9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83040" behindDoc="0" locked="0" layoutInCell="1" allowOverlap="1" wp14:anchorId="0D0A08D3" wp14:editId="1E381A69">
                      <wp:simplePos x="0" y="0"/>
                      <wp:positionH relativeFrom="column">
                        <wp:posOffset>435610</wp:posOffset>
                      </wp:positionH>
                      <wp:positionV relativeFrom="paragraph">
                        <wp:posOffset>41275</wp:posOffset>
                      </wp:positionV>
                      <wp:extent cx="152400" cy="169545"/>
                      <wp:effectExtent l="19050" t="38100" r="38100" b="40005"/>
                      <wp:wrapNone/>
                      <wp:docPr id="33" name="24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499BF7D" id="247 Estrella de 5 puntas" o:spid="_x0000_s1026" style="position:absolute;margin-left:34.3pt;margin-top:3.25pt;width:12pt;height:13.35pt;z-index:252183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" path="m,64760r58212,1l76200,,94188,64761r58212,-1l105305,104784r17989,64761l76200,129520,29106,169545,47095,104784,,64760xe" filled="f" strokecolor="windowText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left w:val="nil"/>
              <w:bottom w:val="single" w:sz="2" w:space="0" w:color="auto"/>
              <w:right w:val="nil"/>
            </w:tcBorders>
          </w:tcPr>
          <w:p w14:paraId="3AD7E8AA" w14:textId="1444FE91" w:rsidR="00A31213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7</w:t>
            </w:r>
          </w:p>
        </w:tc>
      </w:tr>
      <w:tr w:rsidR="00A31213" w:rsidRPr="004461AF" w14:paraId="07313D7B" w14:textId="77777777" w:rsidTr="005441FE">
        <w:trPr>
          <w:jc w:val="center"/>
        </w:trPr>
        <w:tc>
          <w:tcPr>
            <w:tcW w:w="4786" w:type="dxa"/>
            <w:tcBorders>
              <w:top w:val="single" w:sz="2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</w:tcPr>
          <w:p w14:paraId="7A6EA8D6" w14:textId="5EB83EC1" w:rsidR="00A31213" w:rsidRPr="00A31213" w:rsidRDefault="00A31213" w:rsidP="00A31213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  <w:color w:val="000000"/>
              </w:rPr>
              <w:t>Wu</w:t>
            </w:r>
            <w:proofErr w:type="spellEnd"/>
            <w:r w:rsidRPr="00A31213">
              <w:rPr>
                <w:rFonts w:ascii="Arial" w:hAnsi="Arial" w:cs="Arial"/>
                <w:color w:val="000000"/>
              </w:rPr>
              <w:t>, G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Wu&lt;/Author&gt;&lt;Year&gt;2014&lt;/Year&gt;&lt;RecNum&gt;283&lt;/RecNum&gt;&lt;DisplayText&gt;[35]&lt;/DisplayText&gt;&lt;record&gt;&lt;rec-number&gt;283&lt;/rec-number&gt;&lt;foreign-keys&gt;&lt;key app="EN" db-id="50wxdpzd9vd5r7e9t5b595djrfpttrxw9avp"&gt;283&lt;/key&gt;&lt;/foreign-keys&gt;&lt;ref-type name="Journal Article"&gt;17&lt;/ref-type&gt;&lt;contributors&gt;&lt;authors&gt;&lt;author&gt;Wu, G.&lt;/author&gt;&lt;author&gt;Li, G. B.&lt;/author&gt;&lt;author&gt;Dai, B.&lt;/author&gt;&lt;author&gt;Zhang, D. Q.&lt;/author&gt;&lt;/authors&gt;&lt;/contributors&gt;&lt;titles&gt;&lt;title&gt;Novel KIF6 polymorphism increases susceptibility to type 2 diabetes mellitus and coronary heart disease in Han Chinese men&lt;/title&gt;&lt;secondary-title&gt;J Diabetes Res&lt;/secondary-title&gt;&lt;/titles&gt;&lt;pages&gt;31&lt;/pages&gt;&lt;volume&gt;871439&lt;/volume&gt;&lt;number&gt;10&lt;/number&gt;&lt;dates&gt;&lt;year&gt;2014&lt;/year&gt;&lt;/dates&gt;&lt;isbn&gt;2314-6753 (Electronic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35" w:tooltip="Wu, 2014 #283" w:history="1">
              <w:r w:rsidRPr="00A31213">
                <w:rPr>
                  <w:rFonts w:ascii="Arial" w:hAnsi="Arial" w:cs="Arial"/>
                  <w:noProof/>
                  <w:color w:val="000000"/>
                </w:rPr>
                <w:t>35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67" w:type="dxa"/>
            <w:tcBorders>
              <w:top w:val="single" w:sz="2" w:space="0" w:color="auto"/>
              <w:left w:val="nil"/>
              <w:bottom w:val="single" w:sz="24" w:space="0" w:color="auto"/>
              <w:right w:val="nil"/>
            </w:tcBorders>
          </w:tcPr>
          <w:p w14:paraId="0250099D" w14:textId="6365FDD1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48576" behindDoc="0" locked="0" layoutInCell="1" allowOverlap="1" wp14:anchorId="14D3B01A" wp14:editId="695A0044">
                      <wp:simplePos x="0" y="0"/>
                      <wp:positionH relativeFrom="column">
                        <wp:posOffset>481330</wp:posOffset>
                      </wp:positionH>
                      <wp:positionV relativeFrom="paragraph">
                        <wp:posOffset>39370</wp:posOffset>
                      </wp:positionV>
                      <wp:extent cx="152400" cy="169545"/>
                      <wp:effectExtent l="25400" t="50800" r="50800" b="59055"/>
                      <wp:wrapNone/>
                      <wp:docPr id="252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9A0692A" id="27 Estrella de 5 puntas" o:spid="_x0000_s1026" style="position:absolute;margin-left:37.9pt;margin-top:3.1pt;width:12pt;height:13.35pt;z-index:252248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249600" behindDoc="0" locked="0" layoutInCell="1" allowOverlap="1" wp14:anchorId="5BD5416B" wp14:editId="3CC90D8A">
                      <wp:simplePos x="0" y="0"/>
                      <wp:positionH relativeFrom="column">
                        <wp:posOffset>709930</wp:posOffset>
                      </wp:positionH>
                      <wp:positionV relativeFrom="paragraph">
                        <wp:posOffset>39370</wp:posOffset>
                      </wp:positionV>
                      <wp:extent cx="152400" cy="169545"/>
                      <wp:effectExtent l="25400" t="50800" r="50800" b="59055"/>
                      <wp:wrapNone/>
                      <wp:docPr id="253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44F3CD0" id="27 Estrella de 5 puntas" o:spid="_x0000_s1026" style="position:absolute;margin-left:55.9pt;margin-top:3.1pt;width:12pt;height:13.35pt;z-index:252249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424" w:type="dxa"/>
            <w:tcBorders>
              <w:top w:val="single" w:sz="2" w:space="0" w:color="auto"/>
              <w:left w:val="nil"/>
              <w:bottom w:val="single" w:sz="24" w:space="0" w:color="auto"/>
              <w:right w:val="nil"/>
            </w:tcBorders>
          </w:tcPr>
          <w:p w14:paraId="538D86DA" w14:textId="303815E6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72800" behindDoc="0" locked="0" layoutInCell="1" allowOverlap="1" wp14:anchorId="6ADF80DF" wp14:editId="08194300">
                      <wp:simplePos x="0" y="0"/>
                      <wp:positionH relativeFrom="column">
                        <wp:posOffset>605790</wp:posOffset>
                      </wp:positionH>
                      <wp:positionV relativeFrom="paragraph">
                        <wp:posOffset>39370</wp:posOffset>
                      </wp:positionV>
                      <wp:extent cx="152400" cy="169545"/>
                      <wp:effectExtent l="25400" t="50800" r="50800" b="59055"/>
                      <wp:wrapNone/>
                      <wp:docPr id="262" name="186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56B884B" id="186 Estrella de 5 puntas" o:spid="_x0000_s1026" style="position:absolute;margin-left:47.7pt;margin-top:3.1pt;width:12pt;height:13.35pt;z-index:252172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70" w:type="dxa"/>
            <w:tcBorders>
              <w:top w:val="single" w:sz="2" w:space="0" w:color="auto"/>
              <w:left w:val="nil"/>
              <w:bottom w:val="single" w:sz="24" w:space="0" w:color="auto"/>
              <w:right w:val="nil"/>
            </w:tcBorders>
          </w:tcPr>
          <w:p w14:paraId="777B4996" w14:textId="3FC4595C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noProof/>
                <w:lang w:val="es-ES" w:eastAsia="es-ES"/>
              </w:rPr>
            </w:pP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75872" behindDoc="0" locked="0" layoutInCell="1" allowOverlap="1" wp14:anchorId="203D39E5" wp14:editId="4C2BFEA3">
                      <wp:simplePos x="0" y="0"/>
                      <wp:positionH relativeFrom="column">
                        <wp:posOffset>941070</wp:posOffset>
                      </wp:positionH>
                      <wp:positionV relativeFrom="paragraph">
                        <wp:posOffset>39370</wp:posOffset>
                      </wp:positionV>
                      <wp:extent cx="152400" cy="169545"/>
                      <wp:effectExtent l="19050" t="38100" r="38100" b="40005"/>
                      <wp:wrapNone/>
                      <wp:docPr id="271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6ED30F1" id="27 Estrella de 5 puntas" o:spid="_x0000_s1026" style="position:absolute;margin-left:74.1pt;margin-top:3.1pt;width:12pt;height:13.35pt;z-index:252175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74848" behindDoc="0" locked="0" layoutInCell="1" allowOverlap="1" wp14:anchorId="118BA41A" wp14:editId="4ED4906D">
                      <wp:simplePos x="0" y="0"/>
                      <wp:positionH relativeFrom="column">
                        <wp:posOffset>666750</wp:posOffset>
                      </wp:positionH>
                      <wp:positionV relativeFrom="paragraph">
                        <wp:posOffset>39370</wp:posOffset>
                      </wp:positionV>
                      <wp:extent cx="152400" cy="169545"/>
                      <wp:effectExtent l="25400" t="50800" r="50800" b="59055"/>
                      <wp:wrapNone/>
                      <wp:docPr id="270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60EDAC4" id="27 Estrella de 5 puntas" o:spid="_x0000_s1026" style="position:absolute;margin-left:52.5pt;margin-top:3.1pt;width:12pt;height:13.35pt;z-index:252174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  <w:r w:rsidRPr="004461AF">
              <w:rPr>
                <w:rFonts w:ascii="Arial" w:hAnsi="Arial" w:cs="Arial"/>
                <w:noProof/>
                <w:lang w:eastAsia="es-MX"/>
              </w:rPr>
              <mc:AlternateContent>
                <mc:Choice Requires="wps">
                  <w:drawing>
                    <wp:anchor distT="0" distB="0" distL="114300" distR="114300" simplePos="0" relativeHeight="252173824" behindDoc="0" locked="0" layoutInCell="1" allowOverlap="1" wp14:anchorId="2E11BB57" wp14:editId="4BB57DF0">
                      <wp:simplePos x="0" y="0"/>
                      <wp:positionH relativeFrom="column">
                        <wp:posOffset>438150</wp:posOffset>
                      </wp:positionH>
                      <wp:positionV relativeFrom="paragraph">
                        <wp:posOffset>39370</wp:posOffset>
                      </wp:positionV>
                      <wp:extent cx="152400" cy="169545"/>
                      <wp:effectExtent l="25400" t="50800" r="50800" b="59055"/>
                      <wp:wrapNone/>
                      <wp:docPr id="269" name="27 Estrella de 5 puntas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2400" cy="169545"/>
                              </a:xfrm>
                              <a:prstGeom prst="star5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5B50986" id="27 Estrella de 5 puntas" o:spid="_x0000_s1026" style="position:absolute;margin-left:34.5pt;margin-top:3.1pt;width:12pt;height:13.35pt;z-index:252173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52400,1695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" path="m,64760r58212,1l76200,,94188,64761r58212,-1l105305,104784r17989,64761l76200,129520,29106,169545,47095,104784,,64760xe" filled="f" strokecolor="black [3213]" strokeweight="1pt">
                      <v:path arrowok="t" o:connecttype="custom" o:connectlocs="0,64760;58212,64761;76200,0;94188,64761;152400,64760;105305,104784;123294,169545;76200,129520;29106,169545;47095,104784;0,64760" o:connectangles="0,0,0,0,0,0,0,0,0,0,0"/>
                    </v:shape>
                  </w:pict>
                </mc:Fallback>
              </mc:AlternateContent>
            </w:r>
          </w:p>
        </w:tc>
        <w:tc>
          <w:tcPr>
            <w:tcW w:w="2322" w:type="dxa"/>
            <w:tcBorders>
              <w:top w:val="single" w:sz="2" w:space="0" w:color="auto"/>
              <w:left w:val="nil"/>
              <w:bottom w:val="single" w:sz="24" w:space="0" w:color="auto"/>
              <w:right w:val="nil"/>
            </w:tcBorders>
          </w:tcPr>
          <w:p w14:paraId="4FC30204" w14:textId="250B2C66" w:rsidR="00A31213" w:rsidRPr="004461AF" w:rsidRDefault="00A31213" w:rsidP="00A31213">
            <w:pPr>
              <w:spacing w:after="0" w:line="480" w:lineRule="auto"/>
              <w:jc w:val="center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7</w:t>
            </w:r>
          </w:p>
        </w:tc>
      </w:tr>
    </w:tbl>
    <w:p w14:paraId="0D5F87FE" w14:textId="24F0C95B" w:rsidR="00551C92" w:rsidRDefault="00551C9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7B9D2BEA" w14:textId="5DDD72B6" w:rsidR="002A1DC0" w:rsidRPr="00735BD9" w:rsidRDefault="000A50CA" w:rsidP="000A50CA">
      <w:pPr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</w:rPr>
        <w:lastRenderedPageBreak/>
        <w:t xml:space="preserve">          </w:t>
      </w:r>
      <w:proofErr w:type="spellStart"/>
      <w:r w:rsidR="00750FBA" w:rsidRPr="00735BD9">
        <w:rPr>
          <w:rFonts w:ascii="Arial" w:hAnsi="Arial" w:cs="Arial"/>
          <w:b/>
          <w:sz w:val="24"/>
          <w:szCs w:val="24"/>
        </w:rPr>
        <w:t>Table</w:t>
      </w:r>
      <w:proofErr w:type="spellEnd"/>
      <w:r w:rsidR="00750FBA" w:rsidRPr="00735BD9">
        <w:rPr>
          <w:rFonts w:ascii="Arial" w:hAnsi="Arial" w:cs="Arial"/>
          <w:b/>
          <w:sz w:val="24"/>
          <w:szCs w:val="24"/>
        </w:rPr>
        <w:t xml:space="preserve"> 2. </w:t>
      </w:r>
      <w:r w:rsidR="00750FBA" w:rsidRPr="00735BD9">
        <w:rPr>
          <w:rFonts w:ascii="Arial" w:hAnsi="Arial" w:cs="Arial"/>
          <w:sz w:val="24"/>
          <w:szCs w:val="24"/>
          <w:lang w:val="en-US"/>
        </w:rPr>
        <w:t>Summary finding</w:t>
      </w:r>
      <w:r w:rsidR="00BE27C2">
        <w:rPr>
          <w:rFonts w:ascii="Arial" w:hAnsi="Arial" w:cs="Arial"/>
          <w:sz w:val="24"/>
          <w:szCs w:val="24"/>
          <w:lang w:val="en-US"/>
        </w:rPr>
        <w:t xml:space="preserve"> of studies association between KIF6 gene</w:t>
      </w:r>
      <w:r w:rsidR="00750FBA" w:rsidRPr="00735BD9">
        <w:rPr>
          <w:rFonts w:ascii="Arial" w:hAnsi="Arial" w:cs="Arial"/>
          <w:sz w:val="24"/>
          <w:szCs w:val="24"/>
          <w:lang w:val="en-US"/>
        </w:rPr>
        <w:t xml:space="preserve"> and CHD.</w:t>
      </w:r>
    </w:p>
    <w:tbl>
      <w:tblPr>
        <w:tblpPr w:leftFromText="141" w:rightFromText="141" w:vertAnchor="text" w:horzAnchor="margin" w:tblpXSpec="center" w:tblpY="36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97"/>
        <w:gridCol w:w="1782"/>
        <w:gridCol w:w="3199"/>
        <w:gridCol w:w="1464"/>
        <w:gridCol w:w="2967"/>
        <w:gridCol w:w="1903"/>
      </w:tblGrid>
      <w:tr w:rsidR="00863892" w:rsidRPr="00CE4A73" w14:paraId="2DBE0E6A" w14:textId="77777777" w:rsidTr="000A50CA">
        <w:trPr>
          <w:trHeight w:val="885"/>
        </w:trPr>
        <w:tc>
          <w:tcPr>
            <w:tcW w:w="0" w:type="auto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  <w:vAlign w:val="center"/>
          </w:tcPr>
          <w:p w14:paraId="728AE30D" w14:textId="77777777" w:rsidR="00AB558D" w:rsidRPr="00CE4A73" w:rsidRDefault="00AB558D" w:rsidP="004538A2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E4A73">
              <w:rPr>
                <w:rFonts w:ascii="Arial" w:hAnsi="Arial" w:cs="Arial"/>
                <w:b/>
                <w:lang w:val="en-US"/>
              </w:rPr>
              <w:t>Reference</w:t>
            </w:r>
          </w:p>
        </w:tc>
        <w:tc>
          <w:tcPr>
            <w:tcW w:w="0" w:type="auto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  <w:vAlign w:val="center"/>
          </w:tcPr>
          <w:p w14:paraId="55355ED6" w14:textId="77777777" w:rsidR="00AB558D" w:rsidRPr="00CE4A73" w:rsidRDefault="00AB558D" w:rsidP="004538A2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E4A73">
              <w:rPr>
                <w:rFonts w:ascii="Arial" w:hAnsi="Arial" w:cs="Arial"/>
                <w:b/>
                <w:lang w:val="en-US"/>
              </w:rPr>
              <w:t>OR (CI 95%)</w:t>
            </w:r>
          </w:p>
        </w:tc>
        <w:tc>
          <w:tcPr>
            <w:tcW w:w="0" w:type="auto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  <w:vAlign w:val="center"/>
          </w:tcPr>
          <w:p w14:paraId="7B840DFB" w14:textId="77777777" w:rsidR="00AB558D" w:rsidRPr="00CE4A73" w:rsidRDefault="00AB558D" w:rsidP="004538A2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E4A73">
              <w:rPr>
                <w:rFonts w:ascii="Arial" w:hAnsi="Arial" w:cs="Arial"/>
                <w:b/>
                <w:lang w:val="en-US"/>
              </w:rPr>
              <w:t xml:space="preserve">Number of patients (studies) </w:t>
            </w:r>
          </w:p>
        </w:tc>
        <w:tc>
          <w:tcPr>
            <w:tcW w:w="0" w:type="auto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  <w:vAlign w:val="center"/>
          </w:tcPr>
          <w:p w14:paraId="14195903" w14:textId="77777777" w:rsidR="00AB558D" w:rsidRPr="00CE4A73" w:rsidRDefault="00AB558D" w:rsidP="004538A2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E4A73">
              <w:rPr>
                <w:rFonts w:ascii="Arial" w:hAnsi="Arial" w:cs="Arial"/>
                <w:b/>
                <w:lang w:val="en-US"/>
              </w:rPr>
              <w:t>Design</w:t>
            </w:r>
          </w:p>
        </w:tc>
        <w:tc>
          <w:tcPr>
            <w:tcW w:w="0" w:type="auto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  <w:vAlign w:val="center"/>
          </w:tcPr>
          <w:p w14:paraId="2B788143" w14:textId="77777777" w:rsidR="00AB558D" w:rsidRPr="00CE4A73" w:rsidRDefault="00AB558D" w:rsidP="004538A2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E4A73">
              <w:rPr>
                <w:rFonts w:ascii="Arial" w:hAnsi="Arial" w:cs="Arial"/>
                <w:b/>
                <w:lang w:val="en-US"/>
              </w:rPr>
              <w:t>Quality evidence (GRADE)</w:t>
            </w:r>
          </w:p>
        </w:tc>
        <w:tc>
          <w:tcPr>
            <w:tcW w:w="0" w:type="auto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  <w:vAlign w:val="center"/>
          </w:tcPr>
          <w:p w14:paraId="4903B185" w14:textId="77777777" w:rsidR="00AB558D" w:rsidRPr="00CE4A73" w:rsidRDefault="00AB558D" w:rsidP="004538A2">
            <w:pPr>
              <w:spacing w:after="0" w:line="24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CE4A73">
              <w:rPr>
                <w:rFonts w:ascii="Arial" w:hAnsi="Arial" w:cs="Arial"/>
                <w:b/>
                <w:lang w:val="en-US"/>
              </w:rPr>
              <w:t>Publication bias</w:t>
            </w:r>
          </w:p>
        </w:tc>
      </w:tr>
      <w:tr w:rsidR="002B348A" w:rsidRPr="00CE4A73" w14:paraId="7F154BAE" w14:textId="77777777" w:rsidTr="002B348A">
        <w:trPr>
          <w:trHeight w:val="380"/>
        </w:trPr>
        <w:tc>
          <w:tcPr>
            <w:tcW w:w="0" w:type="auto"/>
            <w:tcBorders>
              <w:top w:val="single" w:sz="24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F3BBCD7" w14:textId="67FD1D81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A31213">
              <w:rPr>
                <w:rFonts w:ascii="Arial" w:hAnsi="Arial" w:cs="Arial"/>
              </w:rPr>
              <w:t>Berglund</w:t>
            </w:r>
            <w:proofErr w:type="spellEnd"/>
            <w:r w:rsidRPr="00A31213">
              <w:rPr>
                <w:rFonts w:ascii="Arial" w:hAnsi="Arial" w:cs="Arial"/>
              </w:rPr>
              <w:t>, G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Berglund&lt;/Author&gt;&lt;Year&gt;1993&lt;/Year&gt;&lt;RecNum&gt;261&lt;/RecNum&gt;&lt;DisplayText&gt;[17]&lt;/DisplayText&gt;&lt;record&gt;&lt;rec-number&gt;261&lt;/rec-number&gt;&lt;foreign-keys&gt;&lt;key app="EN" db-id="50wxdpzd9vd5r7e9t5b595djrfpttrxw9avp"&gt;261&lt;/key&gt;&lt;/foreign-keys&gt;&lt;ref-type name="Journal Article"&gt;17&lt;/ref-type&gt;&lt;contributors&gt;&lt;authors&gt;&lt;author&gt;Berglund, G.&lt;/author&gt;&lt;author&gt;Elmstahl, S.&lt;/author&gt;&lt;author&gt;Janzon, L.&lt;/author&gt;&lt;author&gt;Larsson, S. A.&lt;/author&gt;&lt;/authors&gt;&lt;/contributors&gt;&lt;titles&gt;&lt;title&gt;The Malmo Diet and Cancer Study. Design and feasibility&lt;/title&gt;&lt;secondary-title&gt;J Intern Med&lt;/secondary-title&gt;&lt;/titles&gt;&lt;pages&gt;45-51&lt;/pages&gt;&lt;volume&gt;233&lt;/volume&gt;&lt;number&gt;1&lt;/number&gt;&lt;dates&gt;&lt;year&gt;1993&lt;/year&gt;&lt;/dates&gt;&lt;isbn&gt;0954-6820 (Print)&amp;#xD;0954-6820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17" w:tooltip="Berglund, 1993 #261" w:history="1">
              <w:r w:rsidRPr="00A31213">
                <w:rPr>
                  <w:rFonts w:ascii="Arial" w:hAnsi="Arial" w:cs="Arial"/>
                  <w:noProof/>
                </w:rPr>
                <w:t>17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  <w:r w:rsidRPr="00A31213">
              <w:rPr>
                <w:rFonts w:ascii="Arial" w:hAnsi="Arial" w:cs="Arial"/>
              </w:rPr>
              <w:t xml:space="preserve"> </w:t>
            </w:r>
          </w:p>
        </w:tc>
        <w:tc>
          <w:tcPr>
            <w:tcW w:w="0" w:type="auto"/>
            <w:tcBorders>
              <w:top w:val="single" w:sz="24" w:space="0" w:color="auto"/>
              <w:left w:val="nil"/>
              <w:right w:val="nil"/>
            </w:tcBorders>
            <w:shd w:val="clear" w:color="auto" w:fill="auto"/>
          </w:tcPr>
          <w:p w14:paraId="5C5C4872" w14:textId="116018AC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0.91 (0.59-1.38)            </w:t>
            </w:r>
          </w:p>
          <w:p w14:paraId="61C8771E" w14:textId="67BC6A4A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4" w:space="0" w:color="auto"/>
              <w:left w:val="nil"/>
              <w:bottom w:val="single" w:sz="2" w:space="0" w:color="auto"/>
              <w:right w:val="nil"/>
            </w:tcBorders>
            <w:shd w:val="clear" w:color="000000" w:fill="FFFFFF"/>
          </w:tcPr>
          <w:p w14:paraId="628EB335" w14:textId="6427644E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0148C2">
              <w:rPr>
                <w:rFonts w:ascii="Arial" w:hAnsi="Arial" w:cs="Arial"/>
              </w:rPr>
              <w:t>86</w:t>
            </w:r>
          </w:p>
        </w:tc>
        <w:tc>
          <w:tcPr>
            <w:tcW w:w="0" w:type="auto"/>
            <w:tcBorders>
              <w:top w:val="single" w:sz="24" w:space="0" w:color="auto"/>
              <w:left w:val="nil"/>
              <w:right w:val="nil"/>
            </w:tcBorders>
            <w:shd w:val="clear" w:color="auto" w:fill="auto"/>
          </w:tcPr>
          <w:p w14:paraId="177DD505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top w:val="single" w:sz="2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5161CF59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305C5B74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proofErr w:type="spellStart"/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  <w:proofErr w:type="spellEnd"/>
          </w:p>
        </w:tc>
        <w:tc>
          <w:tcPr>
            <w:tcW w:w="0" w:type="auto"/>
            <w:tcBorders>
              <w:top w:val="single" w:sz="24" w:space="0" w:color="auto"/>
              <w:left w:val="nil"/>
              <w:right w:val="nil"/>
            </w:tcBorders>
          </w:tcPr>
          <w:p w14:paraId="622D4DFA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26E35934" w14:textId="77777777" w:rsidTr="002B348A">
        <w:trPr>
          <w:trHeight w:val="40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F054692" w14:textId="7461BDC5" w:rsidR="002B348A" w:rsidRPr="007A27D2" w:rsidRDefault="002B348A" w:rsidP="002B348A">
            <w:pPr>
              <w:spacing w:after="0" w:line="240" w:lineRule="auto"/>
              <w:rPr>
                <w:rFonts w:ascii="Arial" w:hAnsi="Arial" w:cs="Arial"/>
                <w:u w:val="single"/>
              </w:rPr>
            </w:pPr>
            <w:proofErr w:type="spellStart"/>
            <w:r w:rsidRPr="00A31213">
              <w:rPr>
                <w:rFonts w:ascii="Arial" w:hAnsi="Arial" w:cs="Arial"/>
              </w:rPr>
              <w:t>Vartiainen</w:t>
            </w:r>
            <w:proofErr w:type="spellEnd"/>
            <w:r w:rsidRPr="00A31213">
              <w:rPr>
                <w:rFonts w:ascii="Arial" w:hAnsi="Arial" w:cs="Arial"/>
              </w:rPr>
              <w:t xml:space="preserve">, E. 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Vartiainen&lt;/Author&gt;&lt;Year&gt;2000&lt;/Year&gt;&lt;RecNum&gt;262&lt;/RecNum&gt;&lt;DisplayText&gt;[18]&lt;/DisplayText&gt;&lt;record&gt;&lt;rec-number&gt;262&lt;/rec-number&gt;&lt;foreign-keys&gt;&lt;key app="EN" db-id="50wxdpzd9vd5r7e9t5b595djrfpttrxw9avp"&gt;262&lt;/key&gt;&lt;/foreign-keys&gt;&lt;ref-type name="Journal Article"&gt;17&lt;/ref-type&gt;&lt;contributors&gt;&lt;authors&gt;&lt;author&gt;Vartiainen, E.&lt;/author&gt;&lt;author&gt;Jousilahti, P.&lt;/author&gt;&lt;author&gt;Alfthan, G.&lt;/author&gt;&lt;author&gt;Sundvall, J.&lt;/author&gt;&lt;author&gt;Pietinen, P.&lt;/author&gt;&lt;author&gt;Puska, P.&lt;/author&gt;&lt;/authors&gt;&lt;/contributors&gt;&lt;titles&gt;&lt;title&gt;Cardiovascular risk factor changes in Finland, 1972-1997&lt;/title&gt;&lt;secondary-title&gt;Int J Epidemiol&lt;/secondary-title&gt;&lt;/titles&gt;&lt;pages&gt;49-56&lt;/pages&gt;&lt;volume&gt;29&lt;/volume&gt;&lt;number&gt;1&lt;/number&gt;&lt;dates&gt;&lt;year&gt;2000&lt;/year&gt;&lt;/dates&gt;&lt;isbn&gt;0300-5771 (Print)&amp;#xD;0300-5771 (Linking)&lt;/isbn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18" w:tooltip="Vartiainen, 2000 #262" w:history="1">
              <w:r w:rsidRPr="00A31213">
                <w:rPr>
                  <w:rFonts w:ascii="Arial" w:hAnsi="Arial" w:cs="Arial"/>
                  <w:noProof/>
                </w:rPr>
                <w:t>18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4C459A2E" w14:textId="45A447C4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  <w:lang w:val="es-ES_tradnl"/>
              </w:rPr>
              <w:t xml:space="preserve">1.08 (0.79-1.48)            </w:t>
            </w:r>
          </w:p>
          <w:p w14:paraId="387152B0" w14:textId="42467DA9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000000" w:fill="FFFFFF"/>
          </w:tcPr>
          <w:p w14:paraId="6E7E0952" w14:textId="563FF435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0148C2">
              <w:rPr>
                <w:rFonts w:ascii="Arial" w:hAnsi="Arial" w:cs="Arial"/>
              </w:rPr>
              <w:t>167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74387164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4630B08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56AAF591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proofErr w:type="spellStart"/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779B9656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30B595BB" w14:textId="77777777" w:rsidTr="002B348A">
        <w:trPr>
          <w:trHeight w:val="40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47B120AF" w14:textId="64BA1B96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A31213">
              <w:rPr>
                <w:rFonts w:ascii="Arial" w:hAnsi="Arial" w:cs="Arial"/>
              </w:rPr>
              <w:t>Senti</w:t>
            </w:r>
            <w:proofErr w:type="spellEnd"/>
            <w:r w:rsidRPr="00A31213">
              <w:rPr>
                <w:rFonts w:ascii="Arial" w:hAnsi="Arial" w:cs="Arial"/>
              </w:rPr>
              <w:t>, M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Senti&lt;/Author&gt;&lt;Year&gt;2001&lt;/Year&gt;&lt;RecNum&gt;263&lt;/RecNum&gt;&lt;DisplayText&gt;[19]&lt;/DisplayText&gt;&lt;record&gt;&lt;rec-number&gt;263&lt;/rec-number&gt;&lt;foreign-keys&gt;&lt;key app="EN" db-id="50wxdpzd9vd5r7e9t5b595djrfpttrxw9avp"&gt;263&lt;/key&gt;&lt;/foreign-keys&gt;&lt;ref-type name="Journal Article"&gt;17&lt;/ref-type&gt;&lt;contributors&gt;&lt;authors&gt;&lt;author&gt;Senti, M.&lt;/author&gt;&lt;author&gt;Tomas, M.&lt;/author&gt;&lt;author&gt;Marrugat, J.&lt;/author&gt;&lt;author&gt;Elosua, R.&lt;/author&gt;&lt;/authors&gt;&lt;/contributors&gt;&lt;titles&gt;&lt;title&gt;Paraoxonase1-192 polymorphism modulates the nonfatal myocardial infarction risk associated with decreased HDLs&lt;/title&gt;&lt;secondary-title&gt;Arterioscler Thromb Vasc Biol&lt;/secondary-title&gt;&lt;/titles&gt;&lt;pages&gt;415-20&lt;/pages&gt;&lt;volume&gt;21&lt;/volume&gt;&lt;number&gt;3&lt;/number&gt;&lt;dates&gt;&lt;year&gt;2001&lt;/year&gt;&lt;/dates&gt;&lt;isbn&gt;1524-4636 (Electronic)&amp;#xD;1079-5642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19" w:tooltip="Senti, 2001 #263" w:history="1">
              <w:r w:rsidRPr="00A31213">
                <w:rPr>
                  <w:rFonts w:ascii="Arial" w:hAnsi="Arial" w:cs="Arial"/>
                  <w:noProof/>
                </w:rPr>
                <w:t>19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3AC67F8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03 (0.82-1.31)           </w:t>
            </w:r>
          </w:p>
          <w:p w14:paraId="713FC4B8" w14:textId="254FA200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000000" w:fill="FFFFFF"/>
          </w:tcPr>
          <w:p w14:paraId="366ABD4E" w14:textId="6E886700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0148C2">
              <w:rPr>
                <w:rFonts w:ascii="Arial" w:hAnsi="Arial" w:cs="Arial"/>
              </w:rPr>
              <w:t>312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7ED39EB" w14:textId="7777B6C0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5E8320C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22D3CB62" w14:textId="77D4C149" w:rsidR="002B348A" w:rsidRPr="00CE4A73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proofErr w:type="spellStart"/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322E2E5E" w14:textId="15EB62F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65D17B48" w14:textId="77777777" w:rsidTr="002B348A">
        <w:trPr>
          <w:trHeight w:val="40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5CAF5F4C" w14:textId="52C12E6B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A31213">
              <w:rPr>
                <w:rFonts w:ascii="Arial" w:hAnsi="Arial" w:cs="Arial"/>
              </w:rPr>
              <w:t>Yusuf</w:t>
            </w:r>
            <w:proofErr w:type="spellEnd"/>
            <w:r w:rsidRPr="00A31213">
              <w:rPr>
                <w:rFonts w:ascii="Arial" w:hAnsi="Arial" w:cs="Arial"/>
              </w:rPr>
              <w:t>, S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Yusuf&lt;/Author&gt;&lt;Year&gt;2004&lt;/Year&gt;&lt;RecNum&gt;264&lt;/RecNum&gt;&lt;DisplayText&gt;[20]&lt;/DisplayText&gt;&lt;record&gt;&lt;rec-number&gt;264&lt;/rec-number&gt;&lt;foreign-keys&gt;&lt;key app="EN" db-id="50wxdpzd9vd5r7e9t5b595djrfpttrxw9avp"&gt;264&lt;/key&gt;&lt;/foreign-keys&gt;&lt;ref-type name="Journal Article"&gt;17&lt;/ref-type&gt;&lt;contributors&gt;&lt;authors&gt;&lt;author&gt;Yusuf, S.&lt;/author&gt;&lt;author&gt;Hawken, S.&lt;/author&gt;&lt;author&gt;Ounpuu, S.&lt;/author&gt;&lt;author&gt;Dans, T.&lt;/author&gt;&lt;author&gt;Avezum, A.&lt;/author&gt;&lt;author&gt;Lanas, F.&lt;/author&gt;&lt;author&gt;McQueen, M.&lt;/author&gt;&lt;author&gt;Budaj, A.&lt;/author&gt;&lt;author&gt;Pais, P.&lt;/author&gt;&lt;author&gt;Varigos, J.&lt;/author&gt;&lt;author&gt;Lisheng, L.&lt;/author&gt;&lt;/authors&gt;&lt;/contributors&gt;&lt;titles&gt;&lt;title&gt;Effect of potentially modifiable risk factors associated with myocardial infarction in 52 countries (the INTERHEART study): case-control study&lt;/title&gt;&lt;secondary-title&gt;Lancet&lt;/secondary-title&gt;&lt;/titles&gt;&lt;pages&gt;937-52&lt;/pages&gt;&lt;volume&gt;364&lt;/volume&gt;&lt;number&gt;9438&lt;/number&gt;&lt;dates&gt;&lt;year&gt;2004&lt;/year&gt;&lt;/dates&gt;&lt;isbn&gt;1474-547X (Electronic)&amp;#xD;0140-6736 (Linking)&lt;/isbn&gt;&lt;work-type&gt;Comparative Study&amp;#xD;Multicenter Study&amp;#xD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0" w:tooltip="Yusuf, 2004 #264" w:history="1">
              <w:r w:rsidRPr="00A31213">
                <w:rPr>
                  <w:rFonts w:ascii="Arial" w:hAnsi="Arial" w:cs="Arial"/>
                  <w:noProof/>
                </w:rPr>
                <w:t>20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1E041EE7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00 (0.89-1.13)            </w:t>
            </w:r>
          </w:p>
          <w:p w14:paraId="4EE7DA39" w14:textId="7B069929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000000" w:fill="FFFFFF"/>
          </w:tcPr>
          <w:p w14:paraId="2FABA0F6" w14:textId="01E44B5D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0148C2">
              <w:rPr>
                <w:rFonts w:ascii="Arial" w:hAnsi="Arial" w:cs="Arial"/>
              </w:rPr>
              <w:t>1092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664AD88E" w14:textId="46AADCC2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807FFF0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60629B99" w14:textId="25F25BC0" w:rsidR="002B348A" w:rsidRPr="00CE4A73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proofErr w:type="spellStart"/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41F81885" w14:textId="02404BAA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3F0A2C48" w14:textId="77777777" w:rsidTr="00BB24EC">
        <w:trPr>
          <w:trHeight w:val="456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7AE1F262" w14:textId="581EB269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Low</w:t>
            </w:r>
            <w:proofErr w:type="spellEnd"/>
            <w:r w:rsidRPr="00A31213">
              <w:rPr>
                <w:rFonts w:ascii="Arial" w:hAnsi="Arial" w:cs="Arial"/>
              </w:rPr>
              <w:t>, A. F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Low&lt;/Author&gt;&lt;Year&gt;2005&lt;/Year&gt;&lt;RecNum&gt;265&lt;/RecNum&gt;&lt;DisplayText&gt;[21]&lt;/DisplayText&gt;&lt;record&gt;&lt;rec-number&gt;265&lt;/rec-number&gt;&lt;foreign-keys&gt;&lt;key app="EN" db-id="50wxdpzd9vd5r7e9t5b595djrfpttrxw9avp"&gt;265&lt;/key&gt;&lt;/foreign-keys&gt;&lt;ref-type name="Journal Article"&gt;17&lt;/ref-type&gt;&lt;contributors&gt;&lt;authors&gt;&lt;author&gt;Low, A. F.&lt;/author&gt;&lt;author&gt;O&amp;apos;Donnell, C. J.&lt;/author&gt;&lt;author&gt;Kathiresan, S.&lt;/author&gt;&lt;author&gt;Everett, B.&lt;/author&gt;&lt;author&gt;Chae, C. U.&lt;/author&gt;&lt;author&gt;Shaw, S. Y.&lt;/author&gt;&lt;author&gt;Ellinor, P. T.&lt;/author&gt;&lt;author&gt;MacRae, C. A.&lt;/author&gt;&lt;/authors&gt;&lt;/contributors&gt;&lt;titles&gt;&lt;title&gt;Aging syndrome genes and premature coronary artery disease&lt;/title&gt;&lt;secondary-title&gt;BMC Med Genet&lt;/secondary-title&gt;&lt;/titles&gt;&lt;pages&gt;38&lt;/pages&gt;&lt;volume&gt;6&lt;/volume&gt;&lt;dates&gt;&lt;year&gt;2005&lt;/year&gt;&lt;/dates&gt;&lt;isbn&gt;1471-2350 (Electronic)&amp;#xD;1471-2350 (Linking)&lt;/isbn&gt;&lt;work-type&gt;Research Support, N I H , Extramural&amp;#xD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1" w:tooltip="Low, 2005 #265" w:history="1">
              <w:r w:rsidRPr="00A31213">
                <w:rPr>
                  <w:rFonts w:ascii="Arial" w:hAnsi="Arial" w:cs="Arial"/>
                  <w:noProof/>
                </w:rPr>
                <w:t>21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491C9947" w14:textId="30422A3F" w:rsidR="002B348A" w:rsidRPr="00BB24EC" w:rsidRDefault="00BB24EC" w:rsidP="00BB24EC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  <w:lang w:val="es-ES_tradnl"/>
              </w:rPr>
              <w:t xml:space="preserve">1.02 (0.77-1.34)       </w:t>
            </w: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000000" w:fill="FFFFFF"/>
          </w:tcPr>
          <w:p w14:paraId="69312669" w14:textId="2E2BD2AD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</w:rPr>
              <w:t>204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1D9B8062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7198FB34" w14:textId="77777777" w:rsidR="002B348A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>
              <w:rPr>
                <w:rFonts w:ascii="Cambria Math" w:hAnsi="Cambria Math" w:cs="Cambria Math"/>
                <w:shd w:val="clear" w:color="auto" w:fill="FFFFFF"/>
              </w:rPr>
              <w:t>⊕</w:t>
            </w:r>
          </w:p>
          <w:p w14:paraId="14E9DE4C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shd w:val="clear" w:color="auto" w:fill="FFFFFF"/>
              </w:rPr>
              <w:t>High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6B01CC5E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2DB30C3D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2046E1B9" w14:textId="2CAF436F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Helgadottir</w:t>
            </w:r>
            <w:proofErr w:type="spellEnd"/>
            <w:r w:rsidRPr="00A31213">
              <w:rPr>
                <w:rFonts w:ascii="Arial" w:hAnsi="Arial" w:cs="Arial"/>
              </w:rPr>
              <w:t>, A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Helgadottir&lt;/Author&gt;&lt;Year&gt;2007&lt;/Year&gt;&lt;RecNum&gt;266&lt;/RecNum&gt;&lt;DisplayText&gt;[22]&lt;/DisplayText&gt;&lt;record&gt;&lt;rec-number&gt;266&lt;/rec-number&gt;&lt;foreign-keys&gt;&lt;key app="EN" db-id="50wxdpzd9vd5r7e9t5b595djrfpttrxw9avp"&gt;266&lt;/key&gt;&lt;/foreign-keys&gt;&lt;ref-type name="Journal Article"&gt;17&lt;/ref-type&gt;&lt;contributors&gt;&lt;authors&gt;&lt;author&gt;Helgadottir, A.&lt;/author&gt;&lt;author&gt;Thorleifsson, G.&lt;/author&gt;&lt;author&gt;Manolescu, A.&lt;/author&gt;&lt;author&gt;Gretarsdottir, S.&lt;/author&gt;&lt;author&gt;Blondal, T.&lt;/author&gt;&lt;author&gt;Jonasdottir, A.&lt;/author&gt;&lt;author&gt;Sigurdsson, A.&lt;/author&gt;&lt;author&gt;Baker, A.&lt;/author&gt;&lt;author&gt;Palsson, A.&lt;/author&gt;&lt;author&gt;Masson, G.&lt;/author&gt;&lt;author&gt;Gudbjartsson, D. F.&lt;/author&gt;&lt;author&gt;Magnusson, K. P.&lt;/author&gt;&lt;author&gt;Andersen, K.&lt;/author&gt;&lt;author&gt;Levey, A. I.&lt;/author&gt;&lt;author&gt;Backman, V. M.&lt;/author&gt;&lt;author&gt;Matthiasdottir, S.&lt;/author&gt;&lt;author&gt;Jonsdottir, T.&lt;/author&gt;&lt;author&gt;Palsson, S.&lt;/author&gt;&lt;author&gt;Einarsdottir, H.&lt;/author&gt;&lt;author&gt;Gunnarsdottir, S.&lt;/author&gt;&lt;author&gt;Gylfason, A.&lt;/author&gt;&lt;author&gt;Vaccarino, V.&lt;/author&gt;&lt;author&gt;Hooper, W. C.&lt;/author&gt;&lt;author&gt;Reilly, M. P.&lt;/author&gt;&lt;author&gt;Granger, C. B.&lt;/author&gt;&lt;author&gt;Austin, H.&lt;/author&gt;&lt;author&gt;Rader, D. J.&lt;/author&gt;&lt;author&gt;Shah, S. H.&lt;/author&gt;&lt;author&gt;Quyyumi, A. A.&lt;/author&gt;&lt;author&gt;Gulcher, J. R.&lt;/author&gt;&lt;author&gt;Thorgeirsson, G.&lt;/author&gt;&lt;author&gt;Thorsteinsdottir, U.&lt;/author&gt;&lt;author&gt;Kong, A.&lt;/author&gt;&lt;author&gt;Stefansson, K.&lt;/author&gt;&lt;/authors&gt;&lt;/contributors&gt;&lt;titles&gt;&lt;title&gt;A common variant on chromosome 9p21 affects the risk of myocardial infarction&lt;/title&gt;&lt;secondary-title&gt;Science&lt;/secondary-title&gt;&lt;/titles&gt;&lt;periodical&gt;&lt;full-title&gt;Science&lt;/full-title&gt;&lt;/periodical&gt;&lt;pages&gt;1491-3&lt;/pages&gt;&lt;volume&gt;316&lt;/volume&gt;&lt;number&gt;5830&lt;/number&gt;&lt;dates&gt;&lt;year&gt;2007&lt;/year&gt;&lt;/dates&gt;&lt;isbn&gt;1095-9203 (Electronic)&amp;#xD;0036-8075 (Linking)&lt;/isbn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2" w:tooltip="Helgadottir, 2007 #266" w:history="1">
              <w:r w:rsidRPr="00A31213">
                <w:rPr>
                  <w:rFonts w:ascii="Arial" w:hAnsi="Arial" w:cs="Arial"/>
                  <w:noProof/>
                </w:rPr>
                <w:t>22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09BC450C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0.93 (0.79-1.11)            </w:t>
            </w:r>
          </w:p>
          <w:p w14:paraId="5A4E4255" w14:textId="2C5B7AF3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           </w:t>
            </w: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000000" w:fill="FFFFFF"/>
          </w:tcPr>
          <w:p w14:paraId="0753A5B4" w14:textId="623E10E9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</w:rPr>
              <w:t>875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F08904E" w14:textId="0D1ACE1F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E5BD5CD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7694D6BA" w14:textId="7425DB08" w:rsidR="002B348A" w:rsidRPr="00CE4A73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proofErr w:type="spellStart"/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46FE87F8" w14:textId="2671B46E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280EFE82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422F5FC" w14:textId="5ABAB245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Samani</w:t>
            </w:r>
            <w:proofErr w:type="spellEnd"/>
            <w:r w:rsidRPr="00A31213">
              <w:rPr>
                <w:rFonts w:ascii="Arial" w:hAnsi="Arial" w:cs="Arial"/>
              </w:rPr>
              <w:t>, N. J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Samani&lt;/Author&gt;&lt;Year&gt;2007&lt;/Year&gt;&lt;RecNum&gt;267&lt;/RecNum&gt;&lt;DisplayText&gt;[23]&lt;/DisplayText&gt;&lt;record&gt;&lt;rec-number&gt;267&lt;/rec-number&gt;&lt;foreign-keys&gt;&lt;key app="EN" db-id="50wxdpzd9vd5r7e9t5b595djrfpttrxw9avp"&gt;267&lt;/key&gt;&lt;/foreign-keys&gt;&lt;ref-type name="Journal Article"&gt;17&lt;/ref-type&gt;&lt;contributors&gt;&lt;authors&gt;&lt;author&gt;Samani, N. J.&lt;/author&gt;&lt;author&gt;Erdmann, J.&lt;/author&gt;&lt;author&gt;Hall, A. S.&lt;/author&gt;&lt;author&gt;Hengstenberg, C.&lt;/author&gt;&lt;author&gt;Mangino, M.&lt;/author&gt;&lt;author&gt;Mayer, B.&lt;/author&gt;&lt;author&gt;Dixon, R. J.&lt;/author&gt;&lt;author&gt;Meitinger, T.&lt;/author&gt;&lt;author&gt;Braund, P.&lt;/author&gt;&lt;author&gt;Wichmann, H. E.&lt;/author&gt;&lt;author&gt;Barrett, J. H.&lt;/author&gt;&lt;author&gt;Konig, I. R.&lt;/author&gt;&lt;author&gt;Stevens, S. E.&lt;/author&gt;&lt;author&gt;Szymczak, S.&lt;/author&gt;&lt;author&gt;Tregouet, D. A.&lt;/author&gt;&lt;author&gt;Iles, M. M.&lt;/author&gt;&lt;author&gt;Pahlke, F.&lt;/author&gt;&lt;author&gt;Pollard, H.&lt;/author&gt;&lt;author&gt;Lieb, W.&lt;/author&gt;&lt;author&gt;Cambien, F.&lt;/author&gt;&lt;author&gt;Fischer, M.&lt;/author&gt;&lt;author&gt;Ouwehand, W.&lt;/author&gt;&lt;author&gt;Blankenberg, S.&lt;/author&gt;&lt;author&gt;Balmforth, A. J.&lt;/author&gt;&lt;author&gt;Baessler, A.&lt;/author&gt;&lt;author&gt;Ball, S. G.&lt;/author&gt;&lt;author&gt;Strom, T. M.&lt;/author&gt;&lt;author&gt;Braenne, I.&lt;/author&gt;&lt;author&gt;Gieger, C.&lt;/author&gt;&lt;author&gt;Deloukas, P.&lt;/author&gt;&lt;author&gt;Tobin, M. D.&lt;/author&gt;&lt;author&gt;Ziegler, A.&lt;/author&gt;&lt;author&gt;Thompson, J. R.&lt;/author&gt;&lt;author&gt;Schunkert, H.&lt;/author&gt;&lt;/authors&gt;&lt;/contributors&gt;&lt;titles&gt;&lt;title&gt;Genomewide association analysis of coronary artery disease&lt;/title&gt;&lt;secondary-title&gt;N Engl J Med&lt;/secondary-title&gt;&lt;/titles&gt;&lt;pages&gt;443-53&lt;/pages&gt;&lt;volume&gt;357&lt;/volume&gt;&lt;number&gt;5&lt;/number&gt;&lt;dates&gt;&lt;year&gt;2007&lt;/year&gt;&lt;/dates&gt;&lt;isbn&gt;1533-4406 (Electronic)&amp;#xD;0028-4793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3" w:tooltip="Samani, 2007 #267" w:history="1">
              <w:r w:rsidRPr="00A31213">
                <w:rPr>
                  <w:rFonts w:ascii="Arial" w:hAnsi="Arial" w:cs="Arial"/>
                  <w:noProof/>
                </w:rPr>
                <w:t>23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741A2B38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04 (0.92-1.17)            </w:t>
            </w:r>
          </w:p>
          <w:p w14:paraId="2C43ACEC" w14:textId="3DBA65C3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B4DB48C" w14:textId="6F7BB2D7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lang w:val="en-US"/>
              </w:rPr>
              <w:t>1126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F143E65" w14:textId="5862290B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B50BFA2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36AA72DF" w14:textId="13D4A244" w:rsidR="002B348A" w:rsidRPr="00CE4A73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4405A81B" w14:textId="7323A93D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75FAC2FD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0451A2FF" w14:textId="4755DCB4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Meng</w:t>
            </w:r>
            <w:proofErr w:type="spellEnd"/>
            <w:r w:rsidRPr="00A31213">
              <w:rPr>
                <w:rFonts w:ascii="Arial" w:hAnsi="Arial" w:cs="Arial"/>
              </w:rPr>
              <w:t>, W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Meng&lt;/Author&gt;&lt;Year&gt;2007&lt;/Year&gt;&lt;RecNum&gt;268&lt;/RecNum&gt;&lt;DisplayText&gt;[24]&lt;/DisplayText&gt;&lt;record&gt;&lt;rec-number&gt;268&lt;/rec-number&gt;&lt;foreign-keys&gt;&lt;key app="EN" db-id="50wxdpzd9vd5r7e9t5b595djrfpttrxw9avp"&gt;268&lt;/key&gt;&lt;/foreign-keys&gt;&lt;ref-type name="Journal Article"&gt;17&lt;/ref-type&gt;&lt;contributors&gt;&lt;authors&gt;&lt;author&gt;Meng, W.&lt;/author&gt;&lt;author&gt;Hughes, A.&lt;/author&gt;&lt;author&gt;Patterson, C. C.&lt;/author&gt;&lt;author&gt;Belton, C.&lt;/author&gt;&lt;author&gt;Kamaruddin, M. S.&lt;/author&gt;&lt;author&gt;Horan, P. G.&lt;/author&gt;&lt;author&gt;Kee, F.&lt;/author&gt;&lt;author&gt;McKeown, P. P.&lt;/author&gt;&lt;/authors&gt;&lt;/contributors&gt;&lt;titles&gt;&lt;title&gt;Genetic variants of complement factor H gene are not associated with premature coronary heart disease: a family-based study in the Irish population&lt;/title&gt;&lt;secondary-title&gt;BMC Med Genet&lt;/secondary-title&gt;&lt;/titles&gt;&lt;pages&gt;62&lt;/pages&gt;&lt;volume&gt;8&lt;/volume&gt;&lt;dates&gt;&lt;year&gt;2007&lt;/year&gt;&lt;/dates&gt;&lt;isbn&gt;1471-2350 (Electronic)&amp;#xD;1471-2350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4" w:tooltip="Meng, 2007 #268" w:history="1">
              <w:r w:rsidRPr="00A31213">
                <w:rPr>
                  <w:rFonts w:ascii="Arial" w:hAnsi="Arial" w:cs="Arial"/>
                  <w:noProof/>
                </w:rPr>
                <w:t>24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2DEB8D1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0.99 (0.83-1.18)            </w:t>
            </w:r>
          </w:p>
          <w:p w14:paraId="4AE6C623" w14:textId="718D78DF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000000" w:fill="FFFFFF"/>
          </w:tcPr>
          <w:p w14:paraId="124BFAB8" w14:textId="533B4784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</w:rPr>
              <w:t>482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07DE1BB2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ED92DA4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1CB8CC57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7883DE79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563571E6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54D10346" w14:textId="4400C4D9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Iakoubova</w:t>
            </w:r>
            <w:proofErr w:type="spellEnd"/>
            <w:r w:rsidRPr="00A31213">
              <w:rPr>
                <w:rFonts w:ascii="Arial" w:hAnsi="Arial" w:cs="Arial"/>
              </w:rPr>
              <w:t>, O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Iakoubova&lt;/Author&gt;&lt;Year&gt;2008&lt;/Year&gt;&lt;RecNum&gt;269&lt;/RecNum&gt;&lt;DisplayText&gt;[12]&lt;/DisplayText&gt;&lt;record&gt;&lt;rec-number&gt;269&lt;/rec-number&gt;&lt;foreign-keys&gt;&lt;key app="EN" db-id="50wxdpzd9vd5r7e9t5b595djrfpttrxw9avp"&gt;269&lt;/key&gt;&lt;/foreign-keys&gt;&lt;ref-type name="Journal Article"&gt;17&lt;/ref-type&gt;&lt;contributors&gt;&lt;authors&gt;&lt;author&gt;Iakoubova, O. A.&lt;/author&gt;&lt;author&gt;Tong, C. H.&lt;/author&gt;&lt;author&gt;Rowland, C. M.&lt;/author&gt;&lt;author&gt;Kirchgessner, T. G.&lt;/author&gt;&lt;author&gt;Young, B. A.&lt;/author&gt;&lt;author&gt;Arellano, A. R.&lt;/author&gt;&lt;author&gt;Shiffman, D.&lt;/author&gt;&lt;author&gt;Sabatine, M. S.&lt;/author&gt;&lt;author&gt;Campos, H.&lt;/author&gt;&lt;author&gt;Packard, C. J.&lt;/author&gt;&lt;author&gt;Pfeffer, M. A.&lt;/author&gt;&lt;author&gt;White, T. J.&lt;/author&gt;&lt;author&gt;Braunwald, E.&lt;/author&gt;&lt;author&gt;Shepherd, J.&lt;/author&gt;&lt;author&gt;Devlin, J. J.&lt;/author&gt;&lt;author&gt;Sacks, F. M.&lt;/author&gt;&lt;/authors&gt;&lt;/contributors&gt;&lt;titles&gt;&lt;title&gt;Association of the Trp719Arg polymorphism in kinesin-like protein 6 with myocardial infarction and coronary heart disease in 2 prospective trials: the CARE and WOSCOPS trials&lt;/title&gt;&lt;secondary-title&gt;J Am Coll Cardiol&lt;/secondary-title&gt;&lt;/titles&gt;&lt;pages&gt;435-43&lt;/pages&gt;&lt;volume&gt;51&lt;/volume&gt;&lt;number&gt;4&lt;/number&gt;&lt;dates&gt;&lt;year&gt;2008&lt;/year&gt;&lt;/dates&gt;&lt;isbn&gt;1558-3597 (Electronic)&amp;#xD;0735-1097 (Linking)&lt;/isbn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12" w:tooltip="Iakoubova, 2008 #289" w:history="1">
              <w:r w:rsidRPr="00A31213">
                <w:rPr>
                  <w:rFonts w:ascii="Arial" w:hAnsi="Arial" w:cs="Arial"/>
                  <w:noProof/>
                </w:rPr>
                <w:t>12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5B62EC36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33 (1.07-1.65)           </w:t>
            </w:r>
          </w:p>
          <w:p w14:paraId="71777E3A" w14:textId="190BDF58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10326332" w14:textId="24337569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276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78142CD5" w14:textId="0DAE291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6B95511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3908E602" w14:textId="2F013675" w:rsidR="002B348A" w:rsidRPr="00CE4A73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256CB3AB" w14:textId="0B3C11AC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38A32241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301747A4" w14:textId="6C8CA267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Meiner</w:t>
            </w:r>
            <w:proofErr w:type="spellEnd"/>
            <w:r w:rsidRPr="00A31213">
              <w:rPr>
                <w:rFonts w:ascii="Arial" w:hAnsi="Arial" w:cs="Arial"/>
              </w:rPr>
              <w:t>, V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Meiner&lt;/Author&gt;&lt;Year&gt;2008&lt;/Year&gt;&lt;RecNum&gt;270&lt;/RecNum&gt;&lt;DisplayText&gt;[25]&lt;/DisplayText&gt;&lt;record&gt;&lt;rec-number&gt;270&lt;/rec-number&gt;&lt;foreign-keys&gt;&lt;key app="EN" db-id="50wxdpzd9vd5r7e9t5b595djrfpttrxw9avp"&gt;270&lt;/key&gt;&lt;/foreign-keys&gt;&lt;ref-type name="Journal Article"&gt;17&lt;/ref-type&gt;&lt;contributors&gt;&lt;authors&gt;&lt;author&gt;Meiner, V.&lt;/author&gt;&lt;author&gt;Friedlander, Y.&lt;/author&gt;&lt;author&gt;Milo, H.&lt;/author&gt;&lt;author&gt;Sharon, N.&lt;/author&gt;&lt;author&gt;Ben-Avi, L.&lt;/author&gt;&lt;author&gt;Shpitzen, S.&lt;/author&gt;&lt;author&gt;Leitersdorf, E.&lt;/author&gt;&lt;author&gt;Siscovick, D. S.&lt;/author&gt;&lt;author&gt;Schwartz, S. M.&lt;/author&gt;&lt;/authors&gt;&lt;/contributors&gt;&lt;titles&gt;&lt;title&gt;Cholesteryl ester transfer protein (CETP) genetic variation and early onset of non-fatal myocardial infarction&lt;/title&gt;&lt;secondary-title&gt;Ann Hum Genet&lt;/secondary-title&gt;&lt;/titles&gt;&lt;pages&gt;732-41&lt;/pages&gt;&lt;volume&gt;72&lt;/volume&gt;&lt;number&gt;Pt 6&lt;/number&gt;&lt;dates&gt;&lt;year&gt;2008&lt;/year&gt;&lt;/dates&gt;&lt;isbn&gt;1469-1809 (Electronic)&amp;#xD;0003-4800 (Linking)&lt;/isbn&gt;&lt;work-type&gt;Research Support, N I H , Extramural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5" w:tooltip="Meiner, 2008 #270" w:history="1">
              <w:r w:rsidRPr="00A31213">
                <w:rPr>
                  <w:rFonts w:ascii="Arial" w:hAnsi="Arial" w:cs="Arial"/>
                  <w:noProof/>
                </w:rPr>
                <w:t>25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7783DFEC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10 (0.92-1.31)            </w:t>
            </w:r>
          </w:p>
          <w:p w14:paraId="08242F6E" w14:textId="4AF0C906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F3C420F" w14:textId="652C0A8B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505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75BF3501" w14:textId="4142FFC1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C75D92E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081756B9" w14:textId="201981DF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0266B10E" w14:textId="0992A920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2C66F441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AB868AC" w14:textId="6A3F46FF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Serre</w:t>
            </w:r>
            <w:proofErr w:type="spellEnd"/>
            <w:r w:rsidRPr="00A31213">
              <w:rPr>
                <w:rFonts w:ascii="Arial" w:hAnsi="Arial" w:cs="Arial"/>
              </w:rPr>
              <w:t>, D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Serre&lt;/Author&gt;&lt;Year&gt;2008&lt;/Year&gt;&lt;RecNum&gt;271&lt;/RecNum&gt;&lt;DisplayText&gt;[26]&lt;/DisplayText&gt;&lt;record&gt;&lt;rec-number&gt;271&lt;/rec-number&gt;&lt;foreign-keys&gt;&lt;key app="EN" db-id="50wxdpzd9vd5r7e9t5b595djrfpttrxw9avp"&gt;271&lt;/key&gt;&lt;/foreign-keys&gt;&lt;ref-type name="Journal Article"&gt;17&lt;/ref-type&gt;&lt;contributors&gt;&lt;authors&gt;&lt;author&gt;Serre, D.&lt;/author&gt;&lt;author&gt;Montpetit, A.&lt;/author&gt;&lt;author&gt;Pare, G.&lt;/author&gt;&lt;author&gt;Engert, J. C.&lt;/author&gt;&lt;author&gt;Yusuf, S.&lt;/author&gt;&lt;author&gt;Keavney, B.&lt;/author&gt;&lt;author&gt;Hudson, T. J.&lt;/author&gt;&lt;author&gt;Anand, S.&lt;/author&gt;&lt;/authors&gt;&lt;/contributors&gt;&lt;titles&gt;&lt;title&gt;Correction of population stratification in large multi-ethnic association studies&lt;/title&gt;&lt;secondary-title&gt;PLoS ONE&lt;/secondary-title&gt;&lt;/titles&gt;&lt;periodical&gt;&lt;full-title&gt;PLoS ONE&lt;/full-title&gt;&lt;/periodical&gt;&lt;pages&gt;0001382&lt;/pages&gt;&lt;volume&gt;3&lt;/volume&gt;&lt;number&gt;1&lt;/number&gt;&lt;dates&gt;&lt;year&gt;2008&lt;/year&gt;&lt;/dates&gt;&lt;isbn&gt;1932-6203 (Electronic)&amp;#xD;1932-6203 (Linking)&lt;/isbn&gt;&lt;work-type&gt;Multicenter Study&amp;#xD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6" w:tooltip="Serre, 2008 #271" w:history="1">
              <w:r w:rsidRPr="00A31213">
                <w:rPr>
                  <w:rFonts w:ascii="Arial" w:hAnsi="Arial" w:cs="Arial"/>
                  <w:noProof/>
                </w:rPr>
                <w:t>26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125CC82B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03 (0.89-1.19)            </w:t>
            </w:r>
          </w:p>
          <w:p w14:paraId="3F9480D3" w14:textId="4E94CFD9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3F1EFF89" w14:textId="659D68AF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789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33DFF4A" w14:textId="0A5ACC6E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5F56C9F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1C778F87" w14:textId="2354DCB7" w:rsidR="002B348A" w:rsidRPr="00CE4A73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31C9F91F" w14:textId="7A25ADEC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42C31F91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0B87D6C8" w14:textId="18938EF6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A31213">
              <w:rPr>
                <w:rFonts w:ascii="Arial" w:hAnsi="Arial" w:cs="Arial"/>
              </w:rPr>
              <w:t>Morgan, T. M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Morgan&lt;/Author&gt;&lt;Year&gt;2008&lt;/Year&gt;&lt;RecNum&gt;272&lt;/RecNum&gt;&lt;DisplayText&gt;[27]&lt;/DisplayText&gt;&lt;record&gt;&lt;rec-number&gt;272&lt;/rec-number&gt;&lt;foreign-keys&gt;&lt;key app="EN" db-id="50wxdpzd9vd5r7e9t5b595djrfpttrxw9avp"&gt;272&lt;/key&gt;&lt;/foreign-keys&gt;&lt;ref-type name="Journal Article"&gt;17&lt;/ref-type&gt;&lt;contributors&gt;&lt;authors&gt;&lt;author&gt;Morgan, T. M.&lt;/author&gt;&lt;author&gt;Xiao, L.&lt;/author&gt;&lt;author&gt;Lyons, P.&lt;/author&gt;&lt;author&gt;Kassebaum, B.&lt;/author&gt;&lt;author&gt;Krumholz, H. M.&lt;/author&gt;&lt;author&gt;Spertus, J. A.&lt;/author&gt;&lt;/authors&gt;&lt;/contributors&gt;&lt;titles&gt;&lt;title&gt;Investigation of 89 candidate gene variants for effects on all-cause mortality following acute coronary syndrome&lt;/title&gt;&lt;secondary-title&gt;BMC Med Genet&lt;/secondary-title&gt;&lt;/titles&gt;&lt;pages&gt;1471-2350&lt;/pages&gt;&lt;volume&gt;9&lt;/volume&gt;&lt;number&gt;66&lt;/number&gt;&lt;dates&gt;&lt;year&gt;2008&lt;/year&gt;&lt;/dates&gt;&lt;isbn&gt;1471-2350 (Electronic)&amp;#xD;1471-2350 (Linking)&lt;/isbn&gt;&lt;work-type&gt;Research Support, Non-U S Gov&amp;apos;t&amp;#xD;Research Support, U S Gov&amp;apos;t, P H S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7" w:tooltip="Morgan, 2008 #272" w:history="1">
              <w:r w:rsidRPr="00A31213">
                <w:rPr>
                  <w:rFonts w:ascii="Arial" w:hAnsi="Arial" w:cs="Arial"/>
                  <w:noProof/>
                </w:rPr>
                <w:t>27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DF6A66D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03 (0.88-1.20)           </w:t>
            </w:r>
          </w:p>
          <w:p w14:paraId="75478002" w14:textId="194929F7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5306C642" w14:textId="62C5FAE2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807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45F0C3CB" w14:textId="58614345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9A420DD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40941937" w14:textId="788D8397" w:rsidR="002B348A" w:rsidRPr="00CE4A73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0C981DFD" w14:textId="128E39A3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2139E808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565EBFC" w14:textId="6FE0438A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Assimes</w:t>
            </w:r>
            <w:proofErr w:type="spellEnd"/>
            <w:r w:rsidRPr="00A31213">
              <w:rPr>
                <w:rFonts w:ascii="Arial" w:hAnsi="Arial" w:cs="Arial"/>
              </w:rPr>
              <w:t>, T. L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Assimes&lt;/Author&gt;&lt;Year&gt;2008&lt;/Year&gt;&lt;RecNum&gt;273&lt;/RecNum&gt;&lt;DisplayText&gt;[28]&lt;/DisplayText&gt;&lt;record&gt;&lt;rec-number&gt;273&lt;/rec-number&gt;&lt;foreign-keys&gt;&lt;key app="EN" db-id="50wxdpzd9vd5r7e9t5b595djrfpttrxw9avp"&gt;273&lt;/key&gt;&lt;/foreign-keys&gt;&lt;ref-type name="Journal Article"&gt;17&lt;/ref-type&gt;&lt;contributors&gt;&lt;authors&gt;&lt;author&gt;Assimes, T. L.&lt;/author&gt;&lt;author&gt;Knowles, J. W.&lt;/author&gt;&lt;author&gt;Basu, A.&lt;/author&gt;&lt;author&gt;Iribarren, C.&lt;/author&gt;&lt;author&gt;Southwick, A.&lt;/author&gt;&lt;author&gt;Tang, H.&lt;/author&gt;&lt;author&gt;Absher, D.&lt;/author&gt;&lt;author&gt;Li, J.&lt;/author&gt;&lt;author&gt;Fair, J. M.&lt;/author&gt;&lt;author&gt;Rubin, G. D.&lt;/author&gt;&lt;author&gt;Sidney, S.&lt;/author&gt;&lt;author&gt;Fortmann, S. P.&lt;/author&gt;&lt;author&gt;Go, A. S.&lt;/author&gt;&lt;author&gt;Hlatky, M. A.&lt;/author&gt;&lt;author&gt;Myers, R. M.&lt;/author&gt;&lt;author&gt;Risch, N.&lt;/author&gt;&lt;author&gt;Quertermous, T.&lt;/author&gt;&lt;/authors&gt;&lt;/contributors&gt;&lt;titles&gt;&lt;title&gt;Susceptibility locus for clinical and subclinical coronary artery disease at chromosome 9p21 in the multi-ethnic ADVANCE study&lt;/title&gt;&lt;secondary-title&gt;Hum Mol Genet&lt;/secondary-title&gt;&lt;/titles&gt;&lt;pages&gt;2320-8&lt;/pages&gt;&lt;volume&gt;17&lt;/volume&gt;&lt;number&gt;15&lt;/number&gt;&lt;dates&gt;&lt;year&gt;2008&lt;/year&gt;&lt;/dates&gt;&lt;isbn&gt;1460-2083 (Electronic)&amp;#xD;0964-6906 (Linking)&lt;/isbn&gt;&lt;work-type&gt;Research Support, N I H , Extramural&amp;#xD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8" w:tooltip="Assimes, 2008 #273" w:history="1">
              <w:r w:rsidRPr="00A31213">
                <w:rPr>
                  <w:rFonts w:ascii="Arial" w:hAnsi="Arial" w:cs="Arial"/>
                  <w:noProof/>
                </w:rPr>
                <w:t>28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6DBA221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0.73 (0.60-0.88)           </w:t>
            </w:r>
          </w:p>
          <w:p w14:paraId="121B0142" w14:textId="56BEF0AA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310C0B3B" w14:textId="60368CDC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505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617B080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5DADEB7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789EDF81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01F14D94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10240ECF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10D59363" w14:textId="098BEC9D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</w:rPr>
              <w:t>Vennemann</w:t>
            </w:r>
            <w:proofErr w:type="spellEnd"/>
            <w:r w:rsidRPr="00A31213">
              <w:rPr>
                <w:rFonts w:ascii="Arial" w:hAnsi="Arial" w:cs="Arial"/>
              </w:rPr>
              <w:t>, M. M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Vennemann&lt;/Author&gt;&lt;Year&gt;2008&lt;/Year&gt;&lt;RecNum&gt;274&lt;/RecNum&gt;&lt;DisplayText&gt;[29]&lt;/DisplayText&gt;&lt;record&gt;&lt;rec-number&gt;274&lt;/rec-number&gt;&lt;foreign-keys&gt;&lt;key app="EN" db-id="50wxdpzd9vd5r7e9t5b595djrfpttrxw9avp"&gt;274&lt;/key&gt;&lt;/foreign-keys&gt;&lt;ref-type name="Journal Article"&gt;17&lt;/ref-type&gt;&lt;contributors&gt;&lt;authors&gt;&lt;author&gt;Vennemann, M. M.&lt;/author&gt;&lt;author&gt;Hummel, T.&lt;/author&gt;&lt;author&gt;Berger, K.&lt;/author&gt;&lt;/authors&gt;&lt;/contributors&gt;&lt;titles&gt;&lt;title&gt;The association between smoking and smell and taste impairment in the general population&lt;/title&gt;&lt;secondary-title&gt;J Neurol&lt;/secondary-title&gt;&lt;/titles&gt;&lt;pages&gt;1121-6&lt;/pages&gt;&lt;volume&gt;255&lt;/volume&gt;&lt;number&gt;8&lt;/number&gt;&lt;dates&gt;&lt;year&gt;2008&lt;/year&gt;&lt;/dates&gt;&lt;isbn&gt;0340-5354 (Print)&amp;#xD;0340-5354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29" w:tooltip="Vennemann, 2008 #274" w:history="1">
              <w:r w:rsidRPr="00A31213">
                <w:rPr>
                  <w:rFonts w:ascii="Arial" w:hAnsi="Arial" w:cs="Arial"/>
                  <w:noProof/>
                </w:rPr>
                <w:t>29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76239906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0.94 (0.83-1.08)            </w:t>
            </w:r>
          </w:p>
          <w:p w14:paraId="6C84045E" w14:textId="4C38A02A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1FA88E53" w14:textId="7FAD6589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793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068C984" w14:textId="056A8EE5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A7C5CAB" w14:textId="77777777" w:rsidR="002B348A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>
              <w:rPr>
                <w:rFonts w:ascii="Cambria Math" w:hAnsi="Cambria Math" w:cs="Cambria Math"/>
                <w:shd w:val="clear" w:color="auto" w:fill="FFFFFF"/>
              </w:rPr>
              <w:t>⊕</w:t>
            </w:r>
          </w:p>
          <w:p w14:paraId="6F078BBE" w14:textId="7FFBDDB7" w:rsidR="002B348A" w:rsidRPr="00CE4A73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>
              <w:rPr>
                <w:rFonts w:ascii="Arial" w:hAnsi="Arial" w:cs="Arial"/>
                <w:shd w:val="clear" w:color="auto" w:fill="FFFFFF"/>
              </w:rPr>
              <w:t>High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0F88DA1C" w14:textId="540C24F9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2867C702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45873667" w14:textId="5800F0AA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A31213">
              <w:rPr>
                <w:rFonts w:ascii="Arial" w:hAnsi="Arial" w:cs="Arial"/>
              </w:rPr>
              <w:t>Sutton, B. S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Sutton&lt;/Author&gt;&lt;Year&gt;2008&lt;/Year&gt;&lt;RecNum&gt;275&lt;/RecNum&gt;&lt;DisplayText&gt;[30]&lt;/DisplayText&gt;&lt;record&gt;&lt;rec-number&gt;275&lt;/rec-number&gt;&lt;foreign-keys&gt;&lt;key app="EN" db-id="50wxdpzd9vd5r7e9t5b595djrfpttrxw9avp"&gt;275&lt;/key&gt;&lt;/foreign-keys&gt;&lt;ref-type name="Journal Article"&gt;17&lt;/ref-type&gt;&lt;contributors&gt;&lt;authors&gt;&lt;author&gt;Sutton, B. S.&lt;/author&gt;&lt;author&gt;Crosslin, D. R.&lt;/author&gt;&lt;author&gt;Shah, S. H.&lt;/author&gt;&lt;author&gt;Nelson, S. C.&lt;/author&gt;&lt;author&gt;Bassil, A.&lt;/author&gt;&lt;author&gt;Hale, A. B.&lt;/author&gt;&lt;author&gt;Haynes, C.&lt;/author&gt;&lt;author&gt;Goldschmidt-Clermont, P. J.&lt;/author&gt;&lt;author&gt;Vance, J. M.&lt;/author&gt;&lt;author&gt;Seo, D.&lt;/author&gt;&lt;author&gt;Kraus, W. E.&lt;/author&gt;&lt;author&gt;Gregory, S. G.&lt;/author&gt;&lt;author&gt;Hauser, E. R.&lt;/author&gt;&lt;/authors&gt;&lt;/contributors&gt;&lt;titles&gt;&lt;title&gt;Comprehensive genetic analysis of the platelet activating factor acetylhydrolase (PLA2G7) gene and cardiovascular disease in case-control and family datasets&lt;/title&gt;&lt;secondary-title&gt;Hum Mol Genet&lt;/secondary-title&gt;&lt;/titles&gt;&lt;pages&gt;1318-28&lt;/pages&gt;&lt;volume&gt;17&lt;/volume&gt;&lt;number&gt;9&lt;/number&gt;&lt;dates&gt;&lt;year&gt;2008&lt;/year&gt;&lt;/dates&gt;&lt;isbn&gt;1460-2083 (Electronic)&amp;#xD;0964-6906 (Linking)&lt;/isbn&gt;&lt;work-type&gt;Research Support, N I H , Extramural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30" w:tooltip="Sutton, 2008 #275" w:history="1">
              <w:r w:rsidRPr="00A31213">
                <w:rPr>
                  <w:rFonts w:ascii="Arial" w:hAnsi="Arial" w:cs="Arial"/>
                  <w:noProof/>
                </w:rPr>
                <w:t>30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51BC235D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02 (0.89-1.16)            </w:t>
            </w:r>
          </w:p>
          <w:p w14:paraId="6F3EE070" w14:textId="3BB47629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5A350C6A" w14:textId="3A1D3860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1575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402A35B8" w14:textId="52864CF9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E5BAD4F" w14:textId="77777777" w:rsidR="002B348A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>
              <w:rPr>
                <w:rFonts w:ascii="Cambria Math" w:hAnsi="Cambria Math" w:cs="Cambria Math"/>
                <w:shd w:val="clear" w:color="auto" w:fill="FFFFFF"/>
              </w:rPr>
              <w:t>⊕</w:t>
            </w:r>
          </w:p>
          <w:p w14:paraId="0E1484E5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shd w:val="clear" w:color="auto" w:fill="FFFFFF"/>
              </w:rPr>
              <w:t>High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443B0CD3" w14:textId="41197F38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766A7442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304A4EBA" w14:textId="371D9B5A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  <w:color w:val="000000"/>
              </w:rPr>
              <w:t>Martinelli</w:t>
            </w:r>
            <w:proofErr w:type="spellEnd"/>
            <w:r w:rsidRPr="00A31213">
              <w:rPr>
                <w:rFonts w:ascii="Arial" w:hAnsi="Arial" w:cs="Arial"/>
                <w:color w:val="000000"/>
              </w:rPr>
              <w:t>, W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Martinelli&lt;/Author&gt;&lt;Year&gt;2008&lt;/Year&gt;&lt;RecNum&gt;276&lt;/RecNum&gt;&lt;DisplayText&gt;[31]&lt;/DisplayText&gt;&lt;record&gt;&lt;rec-number&gt;276&lt;/rec-number&gt;&lt;foreign-keys&gt;&lt;key app="EN" db-id="50wxdpzd9vd5r7e9t5b595djrfpttrxw9avp"&gt;276&lt;/key&gt;&lt;/foreign-keys&gt;&lt;ref-type name="Journal Article"&gt;17&lt;/ref-type&gt;&lt;contributors&gt;&lt;authors&gt;&lt;author&gt;Martinelli, N.&lt;/author&gt;&lt;author&gt;Girelli, D.&lt;/author&gt;&lt;author&gt;Malerba, G.&lt;/author&gt;&lt;author&gt;Guarini, P.&lt;/author&gt;&lt;author&gt;Illig, T.&lt;/author&gt;&lt;author&gt;Trabetti, E.&lt;/author&gt;&lt;author&gt;Sandri, M.&lt;/author&gt;&lt;author&gt;Friso, S.&lt;/author&gt;&lt;author&gt;Pizzolo, F.&lt;/author&gt;&lt;author&gt;Schaeffer, L.&lt;/author&gt;&lt;author&gt;Heinrich, J.&lt;/author&gt;&lt;author&gt;Pignatti, P. F.&lt;/author&gt;&lt;author&gt;Corrocher, R.&lt;/author&gt;&lt;author&gt;Olivieri, O.&lt;/author&gt;&lt;/authors&gt;&lt;/contributors&gt;&lt;titles&gt;&lt;title&gt;FADS genotypes and desaturase activity estimated by the ratio of arachidonic acid to linoleic acid are associated with inflammation and coronary artery disease&lt;/title&gt;&lt;secondary-title&gt;Am J Clin Nutr&lt;/secondary-title&gt;&lt;/titles&gt;&lt;pages&gt;941-9&lt;/pages&gt;&lt;volume&gt;88&lt;/volume&gt;&lt;number&gt;4&lt;/number&gt;&lt;dates&gt;&lt;year&gt;2008&lt;/year&gt;&lt;/dates&gt;&lt;isbn&gt;1938-3207 (Electronic)&amp;#xD;0002-9165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31" w:tooltip="Martinelli, 2008 #276" w:history="1">
              <w:r w:rsidRPr="00A31213">
                <w:rPr>
                  <w:rFonts w:ascii="Arial" w:hAnsi="Arial" w:cs="Arial"/>
                  <w:noProof/>
                  <w:color w:val="000000"/>
                </w:rPr>
                <w:t>31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1525E9C6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02 (0.86-1.21)            </w:t>
            </w:r>
          </w:p>
          <w:p w14:paraId="2DBAF57C" w14:textId="247835DD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78686D8F" w14:textId="0E087B3E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1106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59400D25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9452A93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3D7EEC9E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49485179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574695F9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4C8648B2" w14:textId="05DD8D43" w:rsidR="002B348A" w:rsidRPr="007A27D2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A31213">
              <w:rPr>
                <w:rFonts w:ascii="Arial" w:hAnsi="Arial" w:cs="Arial"/>
                <w:color w:val="000000"/>
              </w:rPr>
              <w:t>Herrera-Galeano, J. E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Herrera-Galeano&lt;/Author&gt;&lt;Year&gt;2008&lt;/Year&gt;&lt;RecNum&gt;277&lt;/RecNum&gt;&lt;DisplayText&gt;[32]&lt;/DisplayText&gt;&lt;record&gt;&lt;rec-number&gt;277&lt;/rec-number&gt;&lt;foreign-keys&gt;&lt;key app="EN" db-id="50wxdpzd9vd5r7e9t5b595djrfpttrxw9avp"&gt;277&lt;/key&gt;&lt;/foreign-keys&gt;&lt;ref-type name="Journal Article"&gt;17&lt;/ref-type&gt;&lt;contributors&gt;&lt;authors&gt;&lt;author&gt;Herrera-Galeano, J. E.&lt;/author&gt;&lt;author&gt;Becker, D. M.&lt;/author&gt;&lt;author&gt;Wilson, A. F.&lt;/author&gt;&lt;author&gt;Yanek, L. R.&lt;/author&gt;&lt;author&gt;Bray, P.&lt;/author&gt;&lt;author&gt;Vaidya, D.&lt;/author&gt;&lt;author&gt;Faraday, N.&lt;/author&gt;&lt;author&gt;Becker, L. C.&lt;/author&gt;&lt;/authors&gt;&lt;/contributors&gt;&lt;titles&gt;&lt;title&gt;A novel variant in the platelet endothelial aggregation receptor-1 gene is associated with increased platelet aggregability&lt;/title&gt;&lt;secondary-title&gt;Arterioscler Thromb Vasc Biol&lt;/secondary-title&gt;&lt;/titles&gt;&lt;pages&gt;1484-90&lt;/pages&gt;&lt;volume&gt;28&lt;/volume&gt;&lt;number&gt;8&lt;/number&gt;&lt;dates&gt;&lt;year&gt;2008&lt;/year&gt;&lt;/dates&gt;&lt;isbn&gt;1524-4636 (Electronic)&amp;#xD;1079-5642 (Linking)&lt;/isbn&gt;&lt;work-type&gt;Research Support, N I H , Extramural&lt;/work-type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32" w:tooltip="Herrera-Galeano, 2008 #277" w:history="1">
              <w:r w:rsidRPr="00A31213">
                <w:rPr>
                  <w:rFonts w:ascii="Arial" w:hAnsi="Arial" w:cs="Arial"/>
                  <w:noProof/>
                  <w:color w:val="000000"/>
                </w:rPr>
                <w:t>32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2B72F16" w14:textId="77777777" w:rsidR="002B348A" w:rsidRPr="00863892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01 (0.84-1.21)            </w:t>
            </w:r>
          </w:p>
          <w:p w14:paraId="569FA6DC" w14:textId="702DC759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45D129BA" w14:textId="766CAE1F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378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043A9C51" w14:textId="68DAC7FA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7275BD0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578B7770" w14:textId="6BFA2BED" w:rsidR="002B348A" w:rsidRPr="00CE4A73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1C71DD61" w14:textId="1EE5968E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2BEFFE38" w14:textId="77777777" w:rsidTr="002B348A">
        <w:trPr>
          <w:trHeight w:val="171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6CFAF7FE" w14:textId="1F80F458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A31213">
              <w:rPr>
                <w:rFonts w:ascii="Arial" w:hAnsi="Arial" w:cs="Arial"/>
                <w:color w:val="000000"/>
              </w:rPr>
              <w:lastRenderedPageBreak/>
              <w:t>Stewart, A. F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Stewart&lt;/Author&gt;&lt;RecNum&gt;279&lt;/RecNum&gt;&lt;DisplayText&gt;[33]&lt;/DisplayText&gt;&lt;record&gt;&lt;rec-number&gt;279&lt;/rec-number&gt;&lt;foreign-keys&gt;&lt;key app="EN" db-id="50wxdpzd9vd5r7e9t5b595djrfpttrxw9avp"&gt;279&lt;/key&gt;&lt;/foreign-keys&gt;&lt;ref-type name="Book"&gt;6&lt;/ref-type&gt;&lt;contributors&gt;&lt;authors&gt;&lt;author&gt;Stewart, A. F.&lt;/author&gt;&lt;author&gt;Dandona, S.&lt;/author&gt;&lt;author&gt;Chen, L.&lt;/author&gt;&lt;author&gt;Assogba, O.&lt;/author&gt;&lt;author&gt;Belanger, M.&lt;/author&gt;&lt;author&gt;Ewart, G.&lt;/author&gt;&lt;author&gt;LaRose, R.&lt;/author&gt;&lt;author&gt;Doelle, H.&lt;/author&gt;&lt;author&gt;Williams, K.&lt;/author&gt;&lt;author&gt;Wells, G. A.&lt;/author&gt;&lt;author&gt;McPherson, R.&lt;/author&gt;&lt;author&gt;Roberts, R.&lt;/author&gt;&lt;/authors&gt;&lt;/contributors&gt;&lt;titles&gt;&lt;title&gt;Kinesin family member 6 variant Trp719Arg does not associate with angiographically defined coronary artery disease in the Ottawa Heart Genomics Study&lt;/title&gt;&lt;/titles&gt;&lt;dates&gt;&lt;/dates&gt;&lt;publisher&gt;J Am Coll Cardiol. 2009 Apr 21;53(16):1471-2. doi: 10.1016/j.jacc.2008.12.051.&lt;/publisher&gt;&lt;isbn&gt;1558-3597 (Electronic)&amp;#xD;0735-1097 (Linking)&lt;/isbn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33" w:tooltip="Stewart,  #279" w:history="1">
              <w:r w:rsidRPr="00A31213">
                <w:rPr>
                  <w:rFonts w:ascii="Arial" w:hAnsi="Arial" w:cs="Arial"/>
                  <w:noProof/>
                  <w:color w:val="000000"/>
                </w:rPr>
                <w:t>33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7459F10" w14:textId="77777777" w:rsidR="002B348A" w:rsidRPr="0086389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03 (0.93-1.15)           </w:t>
            </w:r>
          </w:p>
          <w:p w14:paraId="7308BA64" w14:textId="7F63113E" w:rsidR="002B348A" w:rsidRPr="00172BC9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000000" w:fill="FFFFFF"/>
          </w:tcPr>
          <w:p w14:paraId="30E3768E" w14:textId="4260C8BB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1540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147F28A" w14:textId="48995610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0306083" w14:textId="77777777" w:rsidR="002B348A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>
              <w:rPr>
                <w:rFonts w:ascii="Cambria Math" w:hAnsi="Cambria Math" w:cs="Cambria Math"/>
                <w:shd w:val="clear" w:color="auto" w:fill="FFFFFF"/>
              </w:rPr>
              <w:t>⊕</w:t>
            </w:r>
          </w:p>
          <w:p w14:paraId="3AF36D43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shd w:val="clear" w:color="auto" w:fill="FFFFFF"/>
              </w:rPr>
              <w:t>High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27B37DDB" w14:textId="31D49C81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5E66072F" w14:textId="77777777" w:rsidTr="002B348A">
        <w:trPr>
          <w:trHeight w:val="171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4B7A0E21" w14:textId="312AA5DE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  <w:color w:val="000000"/>
              </w:rPr>
              <w:t>Luke</w:t>
            </w:r>
            <w:proofErr w:type="spellEnd"/>
            <w:r w:rsidRPr="00A31213">
              <w:rPr>
                <w:rFonts w:ascii="Arial" w:hAnsi="Arial" w:cs="Arial"/>
                <w:color w:val="000000"/>
              </w:rPr>
              <w:t>, M. M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Luke&lt;/Author&gt;&lt;Year&gt;2009&lt;/Year&gt;&lt;RecNum&gt;280&lt;/RecNum&gt;&lt;DisplayText&gt;[34]&lt;/DisplayText&gt;&lt;record&gt;&lt;rec-number&gt;280&lt;/rec-number&gt;&lt;foreign-keys&gt;&lt;key app="EN" db-id="50wxdpzd9vd5r7e9t5b595djrfpttrxw9avp"&gt;280&lt;/key&gt;&lt;/foreign-keys&gt;&lt;ref-type name="Journal Article"&gt;17&lt;/ref-type&gt;&lt;contributors&gt;&lt;authors&gt;&lt;author&gt;Luke, M. M.&lt;/author&gt;&lt;author&gt;Lalouschek, W.&lt;/author&gt;&lt;author&gt;Rowland, C. M.&lt;/author&gt;&lt;author&gt;Catanese, J. J.&lt;/author&gt;&lt;author&gt;Bolonick, J. I.&lt;/author&gt;&lt;author&gt;Bui, N. D.&lt;/author&gt;&lt;author&gt;Greisenegger, S.&lt;/author&gt;&lt;author&gt;Endler, G.&lt;/author&gt;&lt;author&gt;Devlin, J. J.&lt;/author&gt;&lt;author&gt;Mannhalter, C.&lt;/author&gt;&lt;/authors&gt;&lt;/contributors&gt;&lt;titles&gt;&lt;title&gt;Polymorphisms associated with both noncardioembolic stroke and coronary heart disease: vienna stroke registry&lt;/title&gt;&lt;secondary-title&gt;Cerebrovasc Dis&lt;/secondary-title&gt;&lt;/titles&gt;&lt;pages&gt;499-504&lt;/pages&gt;&lt;volume&gt;28&lt;/volume&gt;&lt;number&gt;5&lt;/number&gt;&lt;dates&gt;&lt;year&gt;2009&lt;/year&gt;&lt;/dates&gt;&lt;isbn&gt;1421-9786 (Electronic)&amp;#xD;1015-9770 (Linking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34" w:tooltip="Luke, 2009 #280" w:history="1">
              <w:r w:rsidRPr="00A31213">
                <w:rPr>
                  <w:rFonts w:ascii="Arial" w:hAnsi="Arial" w:cs="Arial"/>
                  <w:noProof/>
                  <w:color w:val="000000"/>
                </w:rPr>
                <w:t>34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16996BF7" w14:textId="77777777" w:rsidR="002B348A" w:rsidRPr="0086389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0.89 (0.75-1.04)            </w:t>
            </w:r>
          </w:p>
          <w:p w14:paraId="247CF11D" w14:textId="0E0C9AFC" w:rsidR="002B348A" w:rsidRPr="00172BC9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000000" w:fill="FFFFFF"/>
          </w:tcPr>
          <w:p w14:paraId="683AB94E" w14:textId="16019650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505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FE3C206" w14:textId="713CAF95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7741C7A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4F972E1B" w14:textId="3C757E6A" w:rsidR="002B348A" w:rsidRPr="00CE4A73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75D0980C" w14:textId="5EA3541C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6749F46A" w14:textId="77777777" w:rsidTr="0046202D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30F88502" w14:textId="4C29FD94" w:rsidR="002B348A" w:rsidRPr="007A27D2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  <w:color w:val="000000"/>
              </w:rPr>
              <w:t>Bare</w:t>
            </w:r>
            <w:proofErr w:type="spellEnd"/>
            <w:r w:rsidRPr="00A31213">
              <w:rPr>
                <w:rFonts w:ascii="Arial" w:hAnsi="Arial" w:cs="Arial"/>
                <w:color w:val="000000"/>
              </w:rPr>
              <w:t>, L. A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Bare&lt;/Author&gt;&lt;Year&gt;2010&lt;/Year&gt;&lt;RecNum&gt;281&lt;/RecNum&gt;&lt;DisplayText&gt;[15]&lt;/DisplayText&gt;&lt;record&gt;&lt;rec-number&gt;281&lt;/rec-number&gt;&lt;foreign-keys&gt;&lt;key app="EN" db-id="50wxdpzd9vd5r7e9t5b595djrfpttrxw9avp"&gt;281&lt;/key&gt;&lt;/foreign-keys&gt;&lt;ref-type name="Journal Article"&gt;17&lt;/ref-type&gt;&lt;contributors&gt;&lt;authors&gt;&lt;author&gt;Bare, L. A.&lt;/author&gt;&lt;author&gt;Ruiz-Narvaez, E. A.&lt;/author&gt;&lt;author&gt;Tong, C. H.&lt;/author&gt;&lt;author&gt;Arellano, A. R.&lt;/author&gt;&lt;author&gt;Rowland, C. M.&lt;/author&gt;&lt;author&gt;Catanese, J. J.&lt;/author&gt;&lt;author&gt;Sacks, F. M.&lt;/author&gt;&lt;author&gt;Devlin, J. J.&lt;/author&gt;&lt;author&gt;Campos, H.&lt;/author&gt;&lt;/authors&gt;&lt;/contributors&gt;&lt;titles&gt;&lt;title&gt;Investigation of KIF6 Trp719Arg in a case-control study of myocardial infarction: a Costa Rican population&lt;/title&gt;&lt;secondary-title&gt;PLoS ONE&lt;/secondary-title&gt;&lt;/titles&gt;&lt;periodical&gt;&lt;full-title&gt;PLoS ONE&lt;/full-title&gt;&lt;/periodical&gt;&lt;pages&gt;0013081&lt;/pages&gt;&lt;volume&gt;5&lt;/volume&gt;&lt;number&gt;9&lt;/number&gt;&lt;dates&gt;&lt;year&gt;2010&lt;/year&gt;&lt;/dates&gt;&lt;isbn&gt;1932-6203 (Electronic)&amp;#xD;1932-6203 (Linking)&lt;/isbn&gt;&lt;work-type&gt;Research Support, N I H , Extramural&amp;#xD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15" w:tooltip="Bare, 2010 #295" w:history="1">
              <w:r w:rsidRPr="00A31213">
                <w:rPr>
                  <w:rFonts w:ascii="Arial" w:hAnsi="Arial" w:cs="Arial"/>
                  <w:noProof/>
                  <w:color w:val="000000"/>
                </w:rPr>
                <w:t>15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4A27623" w14:textId="77777777" w:rsidR="002B348A" w:rsidRPr="0086389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03 (0.94-1.13)            </w:t>
            </w:r>
          </w:p>
          <w:p w14:paraId="49136F53" w14:textId="7A198186" w:rsidR="002B348A" w:rsidRPr="00172BC9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09A29594" w14:textId="55F02F83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1987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D50FAC0" w14:textId="78AA82CD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6B06320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17D7B87D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49CD6289" w14:textId="0A9A6E7C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2065E114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1047E1D3" w14:textId="01F1FEFF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  <w:color w:val="000000"/>
              </w:rPr>
              <w:t>Wu</w:t>
            </w:r>
            <w:proofErr w:type="spellEnd"/>
            <w:r w:rsidRPr="00A31213">
              <w:rPr>
                <w:rFonts w:ascii="Arial" w:hAnsi="Arial" w:cs="Arial"/>
                <w:color w:val="000000"/>
              </w:rPr>
              <w:t>, G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Wu&lt;/Author&gt;&lt;Year&gt;2012&lt;/Year&gt;&lt;RecNum&gt;282&lt;/RecNum&gt;&lt;DisplayText&gt;[16]&lt;/DisplayText&gt;&lt;record&gt;&lt;rec-number&gt;282&lt;/rec-number&gt;&lt;foreign-keys&gt;&lt;key app="EN" db-id="50wxdpzd9vd5r7e9t5b595djrfpttrxw9avp"&gt;282&lt;/key&gt;&lt;/foreign-keys&gt;&lt;ref-type name="Journal Article"&gt;17&lt;/ref-type&gt;&lt;contributors&gt;&lt;authors&gt;&lt;author&gt;Wu, G.&lt;/author&gt;&lt;author&gt;Li, G. B.&lt;/author&gt;&lt;author&gt;Dai, B.&lt;/author&gt;&lt;/authors&gt;&lt;/contributors&gt;&lt;titles&gt;&lt;title&gt;Association of KIF6 variant with lipid level and angiographic coronary artery disease events risk in the Han Chinese population&lt;/title&gt;&lt;secondary-title&gt;Molecules&lt;/secondary-title&gt;&lt;/titles&gt;&lt;pages&gt;11269-80&lt;/pages&gt;&lt;volume&gt;17&lt;/volume&gt;&lt;number&gt;9&lt;/number&gt;&lt;dates&gt;&lt;year&gt;2012&lt;/year&gt;&lt;/dates&gt;&lt;isbn&gt;1420-3049 (Electronic)&amp;#xD;1420-3049 (Linking)&lt;/isbn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16" w:tooltip="Wu, 2012 #282" w:history="1">
              <w:r w:rsidRPr="00A31213">
                <w:rPr>
                  <w:rFonts w:ascii="Arial" w:hAnsi="Arial" w:cs="Arial"/>
                  <w:noProof/>
                  <w:color w:val="000000"/>
                </w:rPr>
                <w:t>16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F8AF1E2" w14:textId="77777777" w:rsidR="002B348A" w:rsidRPr="0086389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03 (0.86-1.25)            </w:t>
            </w:r>
          </w:p>
          <w:p w14:paraId="30AF0C35" w14:textId="2045D302" w:rsidR="002B348A" w:rsidRPr="00172BC9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46741BB4" w14:textId="7A5B941F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color w:val="000000"/>
              </w:rPr>
              <w:t>356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6F57A90C" w14:textId="3EACDEAE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27F795C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10FD1757" w14:textId="6F5F7185" w:rsidR="002B348A" w:rsidRPr="00CE4A73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58752052" w14:textId="461EB642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10816109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1AEEB3BC" w14:textId="3BD02327" w:rsidR="002B348A" w:rsidRPr="004461AF" w:rsidRDefault="002B348A" w:rsidP="002B348A">
            <w:p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A31213">
              <w:rPr>
                <w:rFonts w:ascii="Arial" w:hAnsi="Arial" w:cs="Arial"/>
              </w:rPr>
              <w:t>Peng</w:t>
            </w:r>
            <w:proofErr w:type="spellEnd"/>
            <w:r w:rsidRPr="00A31213">
              <w:rPr>
                <w:rFonts w:ascii="Arial" w:hAnsi="Arial" w:cs="Arial"/>
              </w:rPr>
              <w:t>, P.</w:t>
            </w:r>
            <w:r w:rsidRPr="00A31213">
              <w:rPr>
                <w:rFonts w:ascii="Arial" w:hAnsi="Arial" w:cs="Arial"/>
              </w:rPr>
              <w:fldChar w:fldCharType="begin"/>
            </w:r>
            <w:r w:rsidRPr="00A31213">
              <w:rPr>
                <w:rFonts w:ascii="Arial" w:hAnsi="Arial" w:cs="Arial"/>
              </w:rPr>
              <w:instrText xml:space="preserve"> ADDIN EN.CITE &lt;EndNote&gt;&lt;Cite&gt;&lt;Author&gt;Peng&lt;/Author&gt;&lt;Year&gt;2012&lt;/Year&gt;&lt;RecNum&gt;284&lt;/RecNum&gt;&lt;DisplayText&gt;[14]&lt;/DisplayText&gt;&lt;record&gt;&lt;rec-number&gt;284&lt;/rec-number&gt;&lt;foreign-keys&gt;&lt;key app="EN" db-id="50wxdpzd9vd5r7e9t5b595djrfpttrxw9avp"&gt;284&lt;/key&gt;&lt;/foreign-keys&gt;&lt;ref-type name="Journal Article"&gt;17&lt;/ref-type&gt;&lt;contributors&gt;&lt;authors&gt;&lt;author&gt;Peng, P.&lt;/author&gt;&lt;author&gt;Lian, J.&lt;/author&gt;&lt;author&gt;Huang, R. S.&lt;/author&gt;&lt;author&gt;Xu, L.&lt;/author&gt;&lt;author&gt;Huang, Y.&lt;/author&gt;&lt;author&gt;Ba, Y.&lt;/author&gt;&lt;author&gt;Yang, X.&lt;/author&gt;&lt;author&gt;Huang, X.&lt;/author&gt;&lt;author&gt;Dong, C.&lt;/author&gt;&lt;author&gt;Zhang, L.&lt;/author&gt;&lt;author&gt;Ye, M.&lt;/author&gt;&lt;author&gt;Zhou, J.&lt;/author&gt;&lt;author&gt;Duan, S.&lt;/author&gt;&lt;/authors&gt;&lt;/contributors&gt;&lt;titles&gt;&lt;title&gt;Meta-analyses of KIF6 Trp719Arg in coronary heart disease and statin therapeutic effect&lt;/title&gt;&lt;secondary-title&gt;PLoS ONE&lt;/secondary-title&gt;&lt;/titles&gt;&lt;periodical&gt;&lt;full-title&gt;PLoS ONE&lt;/full-title&gt;&lt;/periodical&gt;&lt;pages&gt;7&lt;/pages&gt;&lt;volume&gt;7&lt;/volume&gt;&lt;number&gt;12&lt;/number&gt;&lt;dates&gt;&lt;year&gt;2012&lt;/year&gt;&lt;/dates&gt;&lt;isbn&gt;1932-6203 (Electronic)&amp;#xD;1932-6203 (Linking)&lt;/isbn&gt;&lt;work-type&gt;Meta-Analysis&amp;#xD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</w:rPr>
              <w:fldChar w:fldCharType="separate"/>
            </w:r>
            <w:r w:rsidRPr="00A31213">
              <w:rPr>
                <w:rFonts w:ascii="Arial" w:hAnsi="Arial" w:cs="Arial"/>
                <w:noProof/>
              </w:rPr>
              <w:t>[</w:t>
            </w:r>
            <w:hyperlink w:anchor="_ENREF_14" w:tooltip="Peng, 2012 #260" w:history="1">
              <w:r w:rsidRPr="00A31213">
                <w:rPr>
                  <w:rFonts w:ascii="Arial" w:hAnsi="Arial" w:cs="Arial"/>
                  <w:noProof/>
                </w:rPr>
                <w:t>14</w:t>
              </w:r>
            </w:hyperlink>
            <w:r w:rsidRPr="00A31213">
              <w:rPr>
                <w:rFonts w:ascii="Arial" w:hAnsi="Arial" w:cs="Arial"/>
                <w:noProof/>
              </w:rPr>
              <w:t>]</w:t>
            </w:r>
            <w:r w:rsidRPr="00A31213">
              <w:rPr>
                <w:rFonts w:ascii="Arial" w:hAnsi="Arial" w:cs="Arial"/>
              </w:rPr>
              <w:fldChar w:fldCharType="end"/>
            </w:r>
          </w:p>
        </w:tc>
        <w:tc>
          <w:tcPr>
            <w:tcW w:w="0" w:type="auto"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31BCC82C" w14:textId="77777777" w:rsidR="002B348A" w:rsidRPr="0086389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863892">
              <w:rPr>
                <w:rFonts w:ascii="Arial" w:hAnsi="Arial" w:cs="Arial"/>
                <w:lang w:val="es-ES_tradnl"/>
              </w:rPr>
              <w:t xml:space="preserve">1.08 (0.88-1.33)            </w:t>
            </w:r>
          </w:p>
          <w:p w14:paraId="5271F6BB" w14:textId="16F426D7" w:rsidR="002B348A" w:rsidRPr="00172BC9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s-ES"/>
              </w:rPr>
            </w:pPr>
          </w:p>
        </w:tc>
        <w:tc>
          <w:tcPr>
            <w:tcW w:w="0" w:type="auto"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7913500D" w14:textId="489482E6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lang w:val="en-US"/>
              </w:rPr>
              <w:t>289</w:t>
            </w:r>
          </w:p>
        </w:tc>
        <w:tc>
          <w:tcPr>
            <w:tcW w:w="0" w:type="auto"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</w:tcPr>
          <w:p w14:paraId="74F3070B" w14:textId="79480D0D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vAlign w:val="center"/>
          </w:tcPr>
          <w:p w14:paraId="3B92F6E0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2A6228CF" w14:textId="1015CE03" w:rsidR="002B348A" w:rsidRPr="00CE4A73" w:rsidRDefault="002B348A" w:rsidP="002B348A">
            <w:pPr>
              <w:spacing w:after="0" w:line="240" w:lineRule="auto"/>
              <w:jc w:val="center"/>
              <w:rPr>
                <w:rFonts w:ascii="Cambria Math" w:hAnsi="Cambria Math" w:cs="Cambria Math"/>
                <w:shd w:val="clear" w:color="auto" w:fill="FFFFFF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left w:val="nil"/>
              <w:bottom w:val="single" w:sz="2" w:space="0" w:color="auto"/>
              <w:right w:val="nil"/>
            </w:tcBorders>
          </w:tcPr>
          <w:p w14:paraId="12C451C3" w14:textId="46357DED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Undetected</w:t>
            </w:r>
          </w:p>
        </w:tc>
      </w:tr>
      <w:tr w:rsidR="002B348A" w:rsidRPr="00CE4A73" w14:paraId="0A4374F2" w14:textId="77777777" w:rsidTr="002B348A">
        <w:trPr>
          <w:trHeight w:val="95"/>
        </w:trPr>
        <w:tc>
          <w:tcPr>
            <w:tcW w:w="0" w:type="auto"/>
            <w:tcBorders>
              <w:top w:val="single" w:sz="2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</w:tcPr>
          <w:p w14:paraId="1B326DC3" w14:textId="3AE15095" w:rsidR="002B348A" w:rsidRPr="00CE4A73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proofErr w:type="spellStart"/>
            <w:r w:rsidRPr="00A31213">
              <w:rPr>
                <w:rFonts w:ascii="Arial" w:hAnsi="Arial" w:cs="Arial"/>
                <w:color w:val="000000"/>
              </w:rPr>
              <w:t>Wu</w:t>
            </w:r>
            <w:proofErr w:type="spellEnd"/>
            <w:r w:rsidRPr="00A31213">
              <w:rPr>
                <w:rFonts w:ascii="Arial" w:hAnsi="Arial" w:cs="Arial"/>
                <w:color w:val="000000"/>
              </w:rPr>
              <w:t>, G.</w:t>
            </w:r>
            <w:r w:rsidRPr="00A31213">
              <w:rPr>
                <w:rFonts w:ascii="Arial" w:hAnsi="Arial" w:cs="Arial"/>
                <w:color w:val="000000"/>
              </w:rPr>
              <w:fldChar w:fldCharType="begin"/>
            </w:r>
            <w:r w:rsidRPr="00A31213">
              <w:rPr>
                <w:rFonts w:ascii="Arial" w:hAnsi="Arial" w:cs="Arial"/>
                <w:color w:val="000000"/>
              </w:rPr>
              <w:instrText xml:space="preserve"> ADDIN EN.CITE &lt;EndNote&gt;&lt;Cite&gt;&lt;Author&gt;Wu&lt;/Author&gt;&lt;Year&gt;2014&lt;/Year&gt;&lt;RecNum&gt;283&lt;/RecNum&gt;&lt;DisplayText&gt;[35]&lt;/DisplayText&gt;&lt;record&gt;&lt;rec-number&gt;283&lt;/rec-number&gt;&lt;foreign-keys&gt;&lt;key app="EN" db-id="50wxdpzd9vd5r7e9t5b595djrfpttrxw9avp"&gt;283&lt;/key&gt;&lt;/foreign-keys&gt;&lt;ref-type name="Journal Article"&gt;17&lt;/ref-type&gt;&lt;contributors&gt;&lt;authors&gt;&lt;author&gt;Wu, G.&lt;/author&gt;&lt;author&gt;Li, G. B.&lt;/author&gt;&lt;author&gt;Dai, B.&lt;/author&gt;&lt;author&gt;Zhang, D. Q.&lt;/author&gt;&lt;/authors&gt;&lt;/contributors&gt;&lt;titles&gt;&lt;title&gt;Novel KIF6 polymorphism increases susceptibility to type 2 diabetes mellitus and coronary heart disease in Han Chinese men&lt;/title&gt;&lt;secondary-title&gt;J Diabetes Res&lt;/secondary-title&gt;&lt;/titles&gt;&lt;pages&gt;31&lt;/pages&gt;&lt;volume&gt;871439&lt;/volume&gt;&lt;number&gt;10&lt;/number&gt;&lt;dates&gt;&lt;year&gt;2014&lt;/year&gt;&lt;/dates&gt;&lt;isbn&gt;2314-6753 (Electronic)&lt;/isbn&gt;&lt;work-type&gt;Research Support, Non-U S Gov&amp;apos;t&lt;/work-type&gt;&lt;urls&gt;&lt;/urls&gt;&lt;/record&gt;&lt;/Cite&gt;&lt;/EndNote&gt;</w:instrText>
            </w:r>
            <w:r w:rsidRPr="00A31213">
              <w:rPr>
                <w:rFonts w:ascii="Arial" w:hAnsi="Arial" w:cs="Arial"/>
                <w:color w:val="000000"/>
              </w:rPr>
              <w:fldChar w:fldCharType="separate"/>
            </w:r>
            <w:r w:rsidRPr="00A31213">
              <w:rPr>
                <w:rFonts w:ascii="Arial" w:hAnsi="Arial" w:cs="Arial"/>
                <w:noProof/>
                <w:color w:val="000000"/>
              </w:rPr>
              <w:t>[</w:t>
            </w:r>
            <w:hyperlink w:anchor="_ENREF_35" w:tooltip="Wu, 2014 #283" w:history="1">
              <w:r w:rsidRPr="00A31213">
                <w:rPr>
                  <w:rFonts w:ascii="Arial" w:hAnsi="Arial" w:cs="Arial"/>
                  <w:noProof/>
                  <w:color w:val="000000"/>
                </w:rPr>
                <w:t>35</w:t>
              </w:r>
            </w:hyperlink>
            <w:r w:rsidRPr="00A31213">
              <w:rPr>
                <w:rFonts w:ascii="Arial" w:hAnsi="Arial" w:cs="Arial"/>
                <w:noProof/>
                <w:color w:val="000000"/>
              </w:rPr>
              <w:t>]</w:t>
            </w:r>
            <w:r w:rsidRPr="00A31213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</w:tcPr>
          <w:p w14:paraId="78A990DA" w14:textId="46864A3F" w:rsidR="002B348A" w:rsidRPr="00172BC9" w:rsidRDefault="002B348A" w:rsidP="002B348A">
            <w:pPr>
              <w:spacing w:after="0" w:line="240" w:lineRule="auto"/>
              <w:rPr>
                <w:rFonts w:ascii="Arial" w:hAnsi="Arial" w:cs="Arial"/>
                <w:lang w:val="en-US"/>
              </w:rPr>
            </w:pPr>
            <w:r w:rsidRPr="00863892">
              <w:rPr>
                <w:rFonts w:ascii="Arial" w:hAnsi="Arial" w:cs="Arial"/>
                <w:lang w:val="es-ES_tradnl"/>
              </w:rPr>
              <w:t>1.12 (0.90-1.40)</w:t>
            </w: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</w:tcPr>
          <w:p w14:paraId="1C26F22F" w14:textId="410E0B77" w:rsidR="002B348A" w:rsidRPr="000148C2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0148C2">
              <w:rPr>
                <w:rFonts w:ascii="Arial" w:hAnsi="Arial" w:cs="Arial"/>
                <w:lang w:val="en-US"/>
              </w:rPr>
              <w:t>288</w:t>
            </w: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</w:tcPr>
          <w:p w14:paraId="1D25B9A3" w14:textId="378B2530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Case-control</w:t>
            </w: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  <w:vAlign w:val="center"/>
          </w:tcPr>
          <w:p w14:paraId="4B4F5D68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shd w:val="clear" w:color="auto" w:fill="FFFFFF"/>
              </w:rPr>
            </w:pPr>
            <w:r w:rsidRPr="00CE4A73">
              <w:rPr>
                <w:rFonts w:ascii="Cambria Math" w:hAnsi="Cambria Math" w:cs="Cambria Math"/>
                <w:shd w:val="clear" w:color="auto" w:fill="FFFFFF"/>
              </w:rPr>
              <w:t>⊕⊕⊕</w:t>
            </w:r>
            <w:r w:rsidRPr="00CE4A73">
              <w:rPr>
                <w:rFonts w:ascii="Arial" w:hAnsi="Arial" w:cs="Arial"/>
                <w:shd w:val="clear" w:color="auto" w:fill="FFFFFF"/>
              </w:rPr>
              <w:t>○</w:t>
            </w:r>
          </w:p>
          <w:p w14:paraId="3EBF4BA7" w14:textId="77777777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shd w:val="clear" w:color="auto" w:fill="FFFFFF"/>
              </w:rPr>
              <w:t>Moderate</w:t>
            </w:r>
          </w:p>
        </w:tc>
        <w:tc>
          <w:tcPr>
            <w:tcW w:w="0" w:type="auto"/>
            <w:tcBorders>
              <w:top w:val="single" w:sz="2" w:space="0" w:color="auto"/>
              <w:left w:val="nil"/>
              <w:bottom w:val="single" w:sz="24" w:space="0" w:color="auto"/>
              <w:right w:val="nil"/>
            </w:tcBorders>
          </w:tcPr>
          <w:p w14:paraId="4BC61C96" w14:textId="56FA9278" w:rsidR="002B348A" w:rsidRPr="00CE4A73" w:rsidRDefault="002B348A" w:rsidP="002B348A">
            <w:pPr>
              <w:spacing w:after="0" w:line="240" w:lineRule="auto"/>
              <w:jc w:val="center"/>
              <w:rPr>
                <w:rFonts w:ascii="Arial" w:hAnsi="Arial" w:cs="Arial"/>
                <w:lang w:val="en-US"/>
              </w:rPr>
            </w:pPr>
            <w:r w:rsidRPr="00CE4A73">
              <w:rPr>
                <w:rFonts w:ascii="Arial" w:hAnsi="Arial" w:cs="Arial"/>
                <w:lang w:val="en-US"/>
              </w:rPr>
              <w:t>Undetected</w:t>
            </w:r>
          </w:p>
        </w:tc>
      </w:tr>
    </w:tbl>
    <w:p w14:paraId="34B9F713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5D486D71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3E9B6437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6A60557D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0CBC8F81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38D9FB57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1D8C0A48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20731F2F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7B801C4C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7CCA81B9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7FDF889E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3D8923B0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512AEE61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7707D81A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02FA479F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569A6112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7B8AE639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1AAF2520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4C2FFF63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68654CBC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113DA4FD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04EF257A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657D6933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1739A5FE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19A1BA4C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6C74B1D9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</w:p>
    <w:p w14:paraId="0E858AB5" w14:textId="77777777" w:rsidR="00D873AE" w:rsidRDefault="00D873AE" w:rsidP="00735BD9">
      <w:pPr>
        <w:spacing w:after="0" w:line="240" w:lineRule="auto"/>
        <w:rPr>
          <w:rFonts w:ascii="Arial" w:hAnsi="Arial" w:cs="Arial"/>
          <w:sz w:val="24"/>
          <w:szCs w:val="24"/>
        </w:rPr>
      </w:pPr>
      <w:bookmarkStart w:id="0" w:name="_GoBack"/>
      <w:bookmarkEnd w:id="0"/>
    </w:p>
    <w:sectPr w:rsidR="00D873AE" w:rsidSect="00CA1B8D">
      <w:pgSz w:w="15840" w:h="12240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7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BMC Medical Informatics and Desicion Makin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0wxdpzd9vd5r7e9t5b595djrfpttrxw9avp&quot;&gt;Sample_Library_X5&lt;record-ids&gt;&lt;item&gt;162&lt;/item&gt;&lt;item&gt;183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198&lt;/item&gt;&lt;item&gt;199&lt;/item&gt;&lt;item&gt;200&lt;/item&gt;&lt;item&gt;204&lt;/item&gt;&lt;item&gt;205&lt;/item&gt;&lt;item&gt;206&lt;/item&gt;&lt;item&gt;210&lt;/item&gt;&lt;/record-ids&gt;&lt;/item&gt;&lt;/Libraries&gt;"/>
  </w:docVars>
  <w:rsids>
    <w:rsidRoot w:val="00CA1B8D"/>
    <w:rsid w:val="000009C3"/>
    <w:rsid w:val="00001DBD"/>
    <w:rsid w:val="00003BAF"/>
    <w:rsid w:val="0000497D"/>
    <w:rsid w:val="000053F2"/>
    <w:rsid w:val="000067DE"/>
    <w:rsid w:val="00007F27"/>
    <w:rsid w:val="00011175"/>
    <w:rsid w:val="0001131A"/>
    <w:rsid w:val="000123DF"/>
    <w:rsid w:val="00012FCF"/>
    <w:rsid w:val="000148C2"/>
    <w:rsid w:val="0001492A"/>
    <w:rsid w:val="00015678"/>
    <w:rsid w:val="00015D0F"/>
    <w:rsid w:val="00015E72"/>
    <w:rsid w:val="000163DD"/>
    <w:rsid w:val="00017F9D"/>
    <w:rsid w:val="00022FD9"/>
    <w:rsid w:val="00024899"/>
    <w:rsid w:val="000257BB"/>
    <w:rsid w:val="00026A46"/>
    <w:rsid w:val="00026C74"/>
    <w:rsid w:val="0002772B"/>
    <w:rsid w:val="00027B8F"/>
    <w:rsid w:val="000305EE"/>
    <w:rsid w:val="0003281F"/>
    <w:rsid w:val="00032886"/>
    <w:rsid w:val="00032D22"/>
    <w:rsid w:val="0003429F"/>
    <w:rsid w:val="00034F4E"/>
    <w:rsid w:val="00035B99"/>
    <w:rsid w:val="00035EE1"/>
    <w:rsid w:val="000362D3"/>
    <w:rsid w:val="00037D49"/>
    <w:rsid w:val="0004001F"/>
    <w:rsid w:val="0004167A"/>
    <w:rsid w:val="00041C52"/>
    <w:rsid w:val="00043552"/>
    <w:rsid w:val="00044A0A"/>
    <w:rsid w:val="0004505B"/>
    <w:rsid w:val="0004564C"/>
    <w:rsid w:val="00045E76"/>
    <w:rsid w:val="00045F4A"/>
    <w:rsid w:val="00046B8B"/>
    <w:rsid w:val="000502B5"/>
    <w:rsid w:val="00050FFE"/>
    <w:rsid w:val="000514AF"/>
    <w:rsid w:val="000533F6"/>
    <w:rsid w:val="00053743"/>
    <w:rsid w:val="000560B0"/>
    <w:rsid w:val="00056411"/>
    <w:rsid w:val="000606F3"/>
    <w:rsid w:val="000638D3"/>
    <w:rsid w:val="000640ED"/>
    <w:rsid w:val="000643A2"/>
    <w:rsid w:val="000647FB"/>
    <w:rsid w:val="00064A1E"/>
    <w:rsid w:val="00064D2D"/>
    <w:rsid w:val="0006764F"/>
    <w:rsid w:val="00067C05"/>
    <w:rsid w:val="000700BF"/>
    <w:rsid w:val="000704A4"/>
    <w:rsid w:val="00070B41"/>
    <w:rsid w:val="000718DE"/>
    <w:rsid w:val="00071C39"/>
    <w:rsid w:val="00072829"/>
    <w:rsid w:val="00072BEC"/>
    <w:rsid w:val="00072E82"/>
    <w:rsid w:val="00076A82"/>
    <w:rsid w:val="00080B13"/>
    <w:rsid w:val="000810B4"/>
    <w:rsid w:val="00082564"/>
    <w:rsid w:val="00083032"/>
    <w:rsid w:val="0008389D"/>
    <w:rsid w:val="0009032D"/>
    <w:rsid w:val="0009131E"/>
    <w:rsid w:val="0009445E"/>
    <w:rsid w:val="000948B4"/>
    <w:rsid w:val="00095824"/>
    <w:rsid w:val="000966D8"/>
    <w:rsid w:val="000970F4"/>
    <w:rsid w:val="00097D01"/>
    <w:rsid w:val="000A0052"/>
    <w:rsid w:val="000A0A51"/>
    <w:rsid w:val="000A1531"/>
    <w:rsid w:val="000A1936"/>
    <w:rsid w:val="000A4594"/>
    <w:rsid w:val="000A50CA"/>
    <w:rsid w:val="000A5C5C"/>
    <w:rsid w:val="000A7B3A"/>
    <w:rsid w:val="000B01C5"/>
    <w:rsid w:val="000B19C7"/>
    <w:rsid w:val="000B258D"/>
    <w:rsid w:val="000B2B53"/>
    <w:rsid w:val="000B2FA4"/>
    <w:rsid w:val="000B4685"/>
    <w:rsid w:val="000C0B75"/>
    <w:rsid w:val="000C0DCB"/>
    <w:rsid w:val="000C2339"/>
    <w:rsid w:val="000C4C93"/>
    <w:rsid w:val="000C53F0"/>
    <w:rsid w:val="000C55C8"/>
    <w:rsid w:val="000C6764"/>
    <w:rsid w:val="000C7BBA"/>
    <w:rsid w:val="000D0619"/>
    <w:rsid w:val="000D256A"/>
    <w:rsid w:val="000D27C1"/>
    <w:rsid w:val="000D2E65"/>
    <w:rsid w:val="000D2FAF"/>
    <w:rsid w:val="000D3DFB"/>
    <w:rsid w:val="000D42F5"/>
    <w:rsid w:val="000D4C31"/>
    <w:rsid w:val="000D5503"/>
    <w:rsid w:val="000D59EF"/>
    <w:rsid w:val="000D7334"/>
    <w:rsid w:val="000D77C5"/>
    <w:rsid w:val="000D78DF"/>
    <w:rsid w:val="000D7A73"/>
    <w:rsid w:val="000E6791"/>
    <w:rsid w:val="000E74FE"/>
    <w:rsid w:val="000F0129"/>
    <w:rsid w:val="000F3258"/>
    <w:rsid w:val="000F48E0"/>
    <w:rsid w:val="000F50EB"/>
    <w:rsid w:val="000F5961"/>
    <w:rsid w:val="000F65B5"/>
    <w:rsid w:val="000F7442"/>
    <w:rsid w:val="000F78A8"/>
    <w:rsid w:val="0010004F"/>
    <w:rsid w:val="00100326"/>
    <w:rsid w:val="00100692"/>
    <w:rsid w:val="001022DE"/>
    <w:rsid w:val="001035AE"/>
    <w:rsid w:val="00103BB3"/>
    <w:rsid w:val="00103C9A"/>
    <w:rsid w:val="00103F8B"/>
    <w:rsid w:val="00104594"/>
    <w:rsid w:val="00111A50"/>
    <w:rsid w:val="001130DB"/>
    <w:rsid w:val="00113552"/>
    <w:rsid w:val="001136E7"/>
    <w:rsid w:val="00113718"/>
    <w:rsid w:val="00113752"/>
    <w:rsid w:val="001166A2"/>
    <w:rsid w:val="0012042C"/>
    <w:rsid w:val="00120529"/>
    <w:rsid w:val="00121903"/>
    <w:rsid w:val="00122ED4"/>
    <w:rsid w:val="00125528"/>
    <w:rsid w:val="00126F6F"/>
    <w:rsid w:val="001274F8"/>
    <w:rsid w:val="00127A79"/>
    <w:rsid w:val="001302F0"/>
    <w:rsid w:val="00130303"/>
    <w:rsid w:val="001313E4"/>
    <w:rsid w:val="001316CF"/>
    <w:rsid w:val="00131769"/>
    <w:rsid w:val="001329BD"/>
    <w:rsid w:val="0013403B"/>
    <w:rsid w:val="00134A88"/>
    <w:rsid w:val="00135139"/>
    <w:rsid w:val="00135B7C"/>
    <w:rsid w:val="0013754E"/>
    <w:rsid w:val="00137DEF"/>
    <w:rsid w:val="00140CBB"/>
    <w:rsid w:val="00141F8C"/>
    <w:rsid w:val="0014229E"/>
    <w:rsid w:val="00142EF3"/>
    <w:rsid w:val="001432DC"/>
    <w:rsid w:val="0014364E"/>
    <w:rsid w:val="00143BB2"/>
    <w:rsid w:val="00144586"/>
    <w:rsid w:val="00145096"/>
    <w:rsid w:val="00145CD2"/>
    <w:rsid w:val="00146238"/>
    <w:rsid w:val="00146296"/>
    <w:rsid w:val="00150C15"/>
    <w:rsid w:val="00150EC9"/>
    <w:rsid w:val="0015490A"/>
    <w:rsid w:val="00154C10"/>
    <w:rsid w:val="00155077"/>
    <w:rsid w:val="00155B46"/>
    <w:rsid w:val="00155FC6"/>
    <w:rsid w:val="00156A16"/>
    <w:rsid w:val="00156C0D"/>
    <w:rsid w:val="00157FB5"/>
    <w:rsid w:val="00162612"/>
    <w:rsid w:val="00163305"/>
    <w:rsid w:val="00163923"/>
    <w:rsid w:val="001639C8"/>
    <w:rsid w:val="0016729F"/>
    <w:rsid w:val="00167542"/>
    <w:rsid w:val="0016799F"/>
    <w:rsid w:val="001702E8"/>
    <w:rsid w:val="001714E7"/>
    <w:rsid w:val="0017187E"/>
    <w:rsid w:val="0017233E"/>
    <w:rsid w:val="00172BC9"/>
    <w:rsid w:val="00172F57"/>
    <w:rsid w:val="00174FC2"/>
    <w:rsid w:val="001752F5"/>
    <w:rsid w:val="00176D94"/>
    <w:rsid w:val="001770D3"/>
    <w:rsid w:val="00177BD9"/>
    <w:rsid w:val="001805C1"/>
    <w:rsid w:val="001807EC"/>
    <w:rsid w:val="00180C90"/>
    <w:rsid w:val="00180DB8"/>
    <w:rsid w:val="001820E7"/>
    <w:rsid w:val="0018396F"/>
    <w:rsid w:val="00184AEC"/>
    <w:rsid w:val="00184D74"/>
    <w:rsid w:val="00185038"/>
    <w:rsid w:val="00185259"/>
    <w:rsid w:val="00185352"/>
    <w:rsid w:val="0018699C"/>
    <w:rsid w:val="00186AAA"/>
    <w:rsid w:val="00190E4A"/>
    <w:rsid w:val="00193CD6"/>
    <w:rsid w:val="00193D43"/>
    <w:rsid w:val="0019631C"/>
    <w:rsid w:val="00197289"/>
    <w:rsid w:val="001979D4"/>
    <w:rsid w:val="001A0BAE"/>
    <w:rsid w:val="001A0E32"/>
    <w:rsid w:val="001A1345"/>
    <w:rsid w:val="001A1A33"/>
    <w:rsid w:val="001A2168"/>
    <w:rsid w:val="001A2F07"/>
    <w:rsid w:val="001A3BA9"/>
    <w:rsid w:val="001A440A"/>
    <w:rsid w:val="001A444C"/>
    <w:rsid w:val="001A480C"/>
    <w:rsid w:val="001A5340"/>
    <w:rsid w:val="001A73C8"/>
    <w:rsid w:val="001B1DF7"/>
    <w:rsid w:val="001B3DDB"/>
    <w:rsid w:val="001B4634"/>
    <w:rsid w:val="001B4C97"/>
    <w:rsid w:val="001B5B86"/>
    <w:rsid w:val="001B6BE9"/>
    <w:rsid w:val="001C0C7F"/>
    <w:rsid w:val="001C127B"/>
    <w:rsid w:val="001C1428"/>
    <w:rsid w:val="001C149B"/>
    <w:rsid w:val="001C1F79"/>
    <w:rsid w:val="001C2495"/>
    <w:rsid w:val="001C3EE9"/>
    <w:rsid w:val="001C48CB"/>
    <w:rsid w:val="001C4995"/>
    <w:rsid w:val="001C5A49"/>
    <w:rsid w:val="001C6050"/>
    <w:rsid w:val="001C6EF0"/>
    <w:rsid w:val="001C7002"/>
    <w:rsid w:val="001C77DF"/>
    <w:rsid w:val="001C7FE1"/>
    <w:rsid w:val="001D09F3"/>
    <w:rsid w:val="001D1E67"/>
    <w:rsid w:val="001D34FF"/>
    <w:rsid w:val="001D4AC3"/>
    <w:rsid w:val="001D7217"/>
    <w:rsid w:val="001D7D33"/>
    <w:rsid w:val="001E0979"/>
    <w:rsid w:val="001E1F7A"/>
    <w:rsid w:val="001E4A5B"/>
    <w:rsid w:val="001E7FD8"/>
    <w:rsid w:val="001F03E0"/>
    <w:rsid w:val="001F0E49"/>
    <w:rsid w:val="001F28B1"/>
    <w:rsid w:val="001F374D"/>
    <w:rsid w:val="001F3E5E"/>
    <w:rsid w:val="001F5FF7"/>
    <w:rsid w:val="001F6D5E"/>
    <w:rsid w:val="00201E62"/>
    <w:rsid w:val="002029E7"/>
    <w:rsid w:val="00203BCE"/>
    <w:rsid w:val="00205A5E"/>
    <w:rsid w:val="00207737"/>
    <w:rsid w:val="002100A3"/>
    <w:rsid w:val="00211A1E"/>
    <w:rsid w:val="002141D9"/>
    <w:rsid w:val="00215909"/>
    <w:rsid w:val="00216E65"/>
    <w:rsid w:val="002201B0"/>
    <w:rsid w:val="002204B4"/>
    <w:rsid w:val="002208F5"/>
    <w:rsid w:val="0022188A"/>
    <w:rsid w:val="002244E8"/>
    <w:rsid w:val="00224599"/>
    <w:rsid w:val="002248C8"/>
    <w:rsid w:val="00225242"/>
    <w:rsid w:val="00225859"/>
    <w:rsid w:val="00227385"/>
    <w:rsid w:val="002276EB"/>
    <w:rsid w:val="002279EC"/>
    <w:rsid w:val="00227C28"/>
    <w:rsid w:val="002312D8"/>
    <w:rsid w:val="00231366"/>
    <w:rsid w:val="00232C32"/>
    <w:rsid w:val="00233B5A"/>
    <w:rsid w:val="00234277"/>
    <w:rsid w:val="00235F88"/>
    <w:rsid w:val="00235FA0"/>
    <w:rsid w:val="00236FCD"/>
    <w:rsid w:val="00237019"/>
    <w:rsid w:val="00241065"/>
    <w:rsid w:val="00241C23"/>
    <w:rsid w:val="0024316B"/>
    <w:rsid w:val="00244CBE"/>
    <w:rsid w:val="00245158"/>
    <w:rsid w:val="00245798"/>
    <w:rsid w:val="00247367"/>
    <w:rsid w:val="0025056D"/>
    <w:rsid w:val="00253965"/>
    <w:rsid w:val="0025771F"/>
    <w:rsid w:val="00261E36"/>
    <w:rsid w:val="00261F38"/>
    <w:rsid w:val="00266D57"/>
    <w:rsid w:val="00267134"/>
    <w:rsid w:val="002678AA"/>
    <w:rsid w:val="002679E0"/>
    <w:rsid w:val="00267EF8"/>
    <w:rsid w:val="00273231"/>
    <w:rsid w:val="00273466"/>
    <w:rsid w:val="0027380E"/>
    <w:rsid w:val="00274412"/>
    <w:rsid w:val="002754A0"/>
    <w:rsid w:val="00275ADE"/>
    <w:rsid w:val="00276480"/>
    <w:rsid w:val="002771EA"/>
    <w:rsid w:val="0028102C"/>
    <w:rsid w:val="002812F0"/>
    <w:rsid w:val="00283667"/>
    <w:rsid w:val="0028399C"/>
    <w:rsid w:val="00284011"/>
    <w:rsid w:val="00284702"/>
    <w:rsid w:val="002847D0"/>
    <w:rsid w:val="00284E1F"/>
    <w:rsid w:val="00284FB2"/>
    <w:rsid w:val="0028638B"/>
    <w:rsid w:val="00287319"/>
    <w:rsid w:val="00287604"/>
    <w:rsid w:val="00290231"/>
    <w:rsid w:val="002902DF"/>
    <w:rsid w:val="00290624"/>
    <w:rsid w:val="00290A31"/>
    <w:rsid w:val="002917DF"/>
    <w:rsid w:val="002919F4"/>
    <w:rsid w:val="00291C4E"/>
    <w:rsid w:val="00292063"/>
    <w:rsid w:val="002921F5"/>
    <w:rsid w:val="002934B8"/>
    <w:rsid w:val="00296167"/>
    <w:rsid w:val="002973B1"/>
    <w:rsid w:val="0029791D"/>
    <w:rsid w:val="002A1943"/>
    <w:rsid w:val="002A19E0"/>
    <w:rsid w:val="002A1DC0"/>
    <w:rsid w:val="002A22D8"/>
    <w:rsid w:val="002A3E32"/>
    <w:rsid w:val="002A4A5B"/>
    <w:rsid w:val="002A4DA7"/>
    <w:rsid w:val="002A51B9"/>
    <w:rsid w:val="002A60A7"/>
    <w:rsid w:val="002A6A5D"/>
    <w:rsid w:val="002A6CBF"/>
    <w:rsid w:val="002B151B"/>
    <w:rsid w:val="002B259E"/>
    <w:rsid w:val="002B25B1"/>
    <w:rsid w:val="002B348A"/>
    <w:rsid w:val="002B5925"/>
    <w:rsid w:val="002C08A3"/>
    <w:rsid w:val="002C21A2"/>
    <w:rsid w:val="002C282D"/>
    <w:rsid w:val="002C4740"/>
    <w:rsid w:val="002C6892"/>
    <w:rsid w:val="002C789C"/>
    <w:rsid w:val="002D1000"/>
    <w:rsid w:val="002D2E9E"/>
    <w:rsid w:val="002D2F70"/>
    <w:rsid w:val="002D2FC0"/>
    <w:rsid w:val="002D3753"/>
    <w:rsid w:val="002D42F4"/>
    <w:rsid w:val="002D4611"/>
    <w:rsid w:val="002D66A2"/>
    <w:rsid w:val="002E0AE1"/>
    <w:rsid w:val="002E1105"/>
    <w:rsid w:val="002E2635"/>
    <w:rsid w:val="002E2E9F"/>
    <w:rsid w:val="002E301B"/>
    <w:rsid w:val="002E4C88"/>
    <w:rsid w:val="002E4CCC"/>
    <w:rsid w:val="002E6506"/>
    <w:rsid w:val="002F03AF"/>
    <w:rsid w:val="002F10C6"/>
    <w:rsid w:val="002F25C6"/>
    <w:rsid w:val="002F36C6"/>
    <w:rsid w:val="002F5CB0"/>
    <w:rsid w:val="002F6ABC"/>
    <w:rsid w:val="002F7F73"/>
    <w:rsid w:val="00300259"/>
    <w:rsid w:val="0030131F"/>
    <w:rsid w:val="003013A7"/>
    <w:rsid w:val="00302BAE"/>
    <w:rsid w:val="00302F31"/>
    <w:rsid w:val="0030319E"/>
    <w:rsid w:val="00304716"/>
    <w:rsid w:val="00304819"/>
    <w:rsid w:val="003060F0"/>
    <w:rsid w:val="0030681F"/>
    <w:rsid w:val="003076D1"/>
    <w:rsid w:val="00307DBF"/>
    <w:rsid w:val="00310A47"/>
    <w:rsid w:val="00310E42"/>
    <w:rsid w:val="00311F4C"/>
    <w:rsid w:val="003125E3"/>
    <w:rsid w:val="0032107F"/>
    <w:rsid w:val="003221BD"/>
    <w:rsid w:val="00322AD6"/>
    <w:rsid w:val="0032441F"/>
    <w:rsid w:val="00324D2C"/>
    <w:rsid w:val="00324D88"/>
    <w:rsid w:val="003254E6"/>
    <w:rsid w:val="003260E3"/>
    <w:rsid w:val="00326C44"/>
    <w:rsid w:val="00327196"/>
    <w:rsid w:val="003271A4"/>
    <w:rsid w:val="003276DE"/>
    <w:rsid w:val="00327958"/>
    <w:rsid w:val="00330920"/>
    <w:rsid w:val="00330E3E"/>
    <w:rsid w:val="00332562"/>
    <w:rsid w:val="003333E6"/>
    <w:rsid w:val="003335E8"/>
    <w:rsid w:val="00335496"/>
    <w:rsid w:val="003356B1"/>
    <w:rsid w:val="00336807"/>
    <w:rsid w:val="0033779A"/>
    <w:rsid w:val="0033782A"/>
    <w:rsid w:val="00337D59"/>
    <w:rsid w:val="0034293F"/>
    <w:rsid w:val="00342D96"/>
    <w:rsid w:val="003435DB"/>
    <w:rsid w:val="0034387E"/>
    <w:rsid w:val="003438BC"/>
    <w:rsid w:val="00343AC8"/>
    <w:rsid w:val="00344C8B"/>
    <w:rsid w:val="00345308"/>
    <w:rsid w:val="00346622"/>
    <w:rsid w:val="0034673A"/>
    <w:rsid w:val="00350463"/>
    <w:rsid w:val="00351C24"/>
    <w:rsid w:val="003531BD"/>
    <w:rsid w:val="00353FF3"/>
    <w:rsid w:val="00354114"/>
    <w:rsid w:val="00354A22"/>
    <w:rsid w:val="0035557F"/>
    <w:rsid w:val="00355BAA"/>
    <w:rsid w:val="00356A76"/>
    <w:rsid w:val="00360F10"/>
    <w:rsid w:val="00361CA3"/>
    <w:rsid w:val="0036241B"/>
    <w:rsid w:val="00364673"/>
    <w:rsid w:val="003646FE"/>
    <w:rsid w:val="003649A6"/>
    <w:rsid w:val="00364BE3"/>
    <w:rsid w:val="00365447"/>
    <w:rsid w:val="003654AC"/>
    <w:rsid w:val="0036568D"/>
    <w:rsid w:val="00365EA4"/>
    <w:rsid w:val="00366068"/>
    <w:rsid w:val="003666D1"/>
    <w:rsid w:val="00366748"/>
    <w:rsid w:val="00366858"/>
    <w:rsid w:val="00366B0A"/>
    <w:rsid w:val="00366C2E"/>
    <w:rsid w:val="00367764"/>
    <w:rsid w:val="0037027D"/>
    <w:rsid w:val="00370A56"/>
    <w:rsid w:val="00370CEF"/>
    <w:rsid w:val="00371249"/>
    <w:rsid w:val="0037163F"/>
    <w:rsid w:val="00372F7C"/>
    <w:rsid w:val="00373F9A"/>
    <w:rsid w:val="00374886"/>
    <w:rsid w:val="00374A25"/>
    <w:rsid w:val="003770B6"/>
    <w:rsid w:val="0037734B"/>
    <w:rsid w:val="003773D6"/>
    <w:rsid w:val="00377757"/>
    <w:rsid w:val="0038002D"/>
    <w:rsid w:val="003802AC"/>
    <w:rsid w:val="003804B8"/>
    <w:rsid w:val="003827F7"/>
    <w:rsid w:val="0038334F"/>
    <w:rsid w:val="003837DA"/>
    <w:rsid w:val="00385998"/>
    <w:rsid w:val="0038713D"/>
    <w:rsid w:val="00387ADB"/>
    <w:rsid w:val="003916BB"/>
    <w:rsid w:val="00391AF7"/>
    <w:rsid w:val="00391BA9"/>
    <w:rsid w:val="00392EE1"/>
    <w:rsid w:val="0039303A"/>
    <w:rsid w:val="00393A83"/>
    <w:rsid w:val="0039460A"/>
    <w:rsid w:val="003946A7"/>
    <w:rsid w:val="00395F78"/>
    <w:rsid w:val="0039718B"/>
    <w:rsid w:val="00397F1C"/>
    <w:rsid w:val="003A005A"/>
    <w:rsid w:val="003A0296"/>
    <w:rsid w:val="003A0784"/>
    <w:rsid w:val="003A0B3D"/>
    <w:rsid w:val="003A1BE8"/>
    <w:rsid w:val="003A1D19"/>
    <w:rsid w:val="003A25CF"/>
    <w:rsid w:val="003A2692"/>
    <w:rsid w:val="003A2819"/>
    <w:rsid w:val="003A2F87"/>
    <w:rsid w:val="003A37F8"/>
    <w:rsid w:val="003A3945"/>
    <w:rsid w:val="003A7C63"/>
    <w:rsid w:val="003B0DF2"/>
    <w:rsid w:val="003B19A0"/>
    <w:rsid w:val="003B1A85"/>
    <w:rsid w:val="003B2604"/>
    <w:rsid w:val="003B2DE8"/>
    <w:rsid w:val="003B2ECE"/>
    <w:rsid w:val="003B3568"/>
    <w:rsid w:val="003B36BC"/>
    <w:rsid w:val="003B36DF"/>
    <w:rsid w:val="003B3898"/>
    <w:rsid w:val="003B439B"/>
    <w:rsid w:val="003B4528"/>
    <w:rsid w:val="003B4AD0"/>
    <w:rsid w:val="003B7751"/>
    <w:rsid w:val="003C25A7"/>
    <w:rsid w:val="003C2DD9"/>
    <w:rsid w:val="003C390E"/>
    <w:rsid w:val="003C42D2"/>
    <w:rsid w:val="003C5773"/>
    <w:rsid w:val="003C5999"/>
    <w:rsid w:val="003C5EAC"/>
    <w:rsid w:val="003C7C59"/>
    <w:rsid w:val="003D0148"/>
    <w:rsid w:val="003D0846"/>
    <w:rsid w:val="003D1598"/>
    <w:rsid w:val="003D2727"/>
    <w:rsid w:val="003D2B75"/>
    <w:rsid w:val="003D309B"/>
    <w:rsid w:val="003D4227"/>
    <w:rsid w:val="003D4389"/>
    <w:rsid w:val="003D5951"/>
    <w:rsid w:val="003D5A76"/>
    <w:rsid w:val="003D63E8"/>
    <w:rsid w:val="003D6D88"/>
    <w:rsid w:val="003E01DD"/>
    <w:rsid w:val="003E109E"/>
    <w:rsid w:val="003E1B20"/>
    <w:rsid w:val="003E2EF5"/>
    <w:rsid w:val="003E401E"/>
    <w:rsid w:val="003E4D48"/>
    <w:rsid w:val="003E5C82"/>
    <w:rsid w:val="003E6E2B"/>
    <w:rsid w:val="003F147A"/>
    <w:rsid w:val="003F19BE"/>
    <w:rsid w:val="003F2501"/>
    <w:rsid w:val="003F25C7"/>
    <w:rsid w:val="003F3343"/>
    <w:rsid w:val="003F4900"/>
    <w:rsid w:val="003F5BD0"/>
    <w:rsid w:val="003F7159"/>
    <w:rsid w:val="003F7993"/>
    <w:rsid w:val="003F7C7C"/>
    <w:rsid w:val="00401F56"/>
    <w:rsid w:val="00402CC1"/>
    <w:rsid w:val="00404D44"/>
    <w:rsid w:val="00405DA8"/>
    <w:rsid w:val="00405E9D"/>
    <w:rsid w:val="004068B1"/>
    <w:rsid w:val="00407042"/>
    <w:rsid w:val="00410322"/>
    <w:rsid w:val="004108F3"/>
    <w:rsid w:val="00410B35"/>
    <w:rsid w:val="00411191"/>
    <w:rsid w:val="0041128A"/>
    <w:rsid w:val="0041152D"/>
    <w:rsid w:val="00413607"/>
    <w:rsid w:val="00414BF2"/>
    <w:rsid w:val="00414D42"/>
    <w:rsid w:val="00415DB3"/>
    <w:rsid w:val="00415F90"/>
    <w:rsid w:val="004162EA"/>
    <w:rsid w:val="0041742E"/>
    <w:rsid w:val="00417B93"/>
    <w:rsid w:val="00420E4A"/>
    <w:rsid w:val="00421734"/>
    <w:rsid w:val="00422721"/>
    <w:rsid w:val="00422C42"/>
    <w:rsid w:val="00422CE9"/>
    <w:rsid w:val="00423E13"/>
    <w:rsid w:val="00425E41"/>
    <w:rsid w:val="00426578"/>
    <w:rsid w:val="0042666D"/>
    <w:rsid w:val="00426753"/>
    <w:rsid w:val="00426C2B"/>
    <w:rsid w:val="00427BBD"/>
    <w:rsid w:val="00430409"/>
    <w:rsid w:val="00430703"/>
    <w:rsid w:val="004307D0"/>
    <w:rsid w:val="0043204A"/>
    <w:rsid w:val="004330D3"/>
    <w:rsid w:val="0043373E"/>
    <w:rsid w:val="0043387E"/>
    <w:rsid w:val="0043458D"/>
    <w:rsid w:val="00434A54"/>
    <w:rsid w:val="00437DC9"/>
    <w:rsid w:val="004400F4"/>
    <w:rsid w:val="00442AE3"/>
    <w:rsid w:val="00442C7A"/>
    <w:rsid w:val="0044457C"/>
    <w:rsid w:val="00444DAC"/>
    <w:rsid w:val="0044514B"/>
    <w:rsid w:val="00445B46"/>
    <w:rsid w:val="004461AF"/>
    <w:rsid w:val="00446A92"/>
    <w:rsid w:val="00446DA6"/>
    <w:rsid w:val="004477E4"/>
    <w:rsid w:val="0045023C"/>
    <w:rsid w:val="00450852"/>
    <w:rsid w:val="00450B40"/>
    <w:rsid w:val="00451335"/>
    <w:rsid w:val="00452AF6"/>
    <w:rsid w:val="004538A2"/>
    <w:rsid w:val="00455EC7"/>
    <w:rsid w:val="00456584"/>
    <w:rsid w:val="00456CEC"/>
    <w:rsid w:val="00460051"/>
    <w:rsid w:val="004601D9"/>
    <w:rsid w:val="00460291"/>
    <w:rsid w:val="004605F6"/>
    <w:rsid w:val="00460811"/>
    <w:rsid w:val="0046202D"/>
    <w:rsid w:val="00462E85"/>
    <w:rsid w:val="004634BB"/>
    <w:rsid w:val="0046442D"/>
    <w:rsid w:val="0046442F"/>
    <w:rsid w:val="00465360"/>
    <w:rsid w:val="00465CB5"/>
    <w:rsid w:val="00465F58"/>
    <w:rsid w:val="00466F25"/>
    <w:rsid w:val="00467CF7"/>
    <w:rsid w:val="004719F5"/>
    <w:rsid w:val="00471AFD"/>
    <w:rsid w:val="00471B2B"/>
    <w:rsid w:val="00472112"/>
    <w:rsid w:val="00472D9E"/>
    <w:rsid w:val="00472DDF"/>
    <w:rsid w:val="004738DB"/>
    <w:rsid w:val="00476DA1"/>
    <w:rsid w:val="00477732"/>
    <w:rsid w:val="00477B9E"/>
    <w:rsid w:val="00480FB4"/>
    <w:rsid w:val="0048190D"/>
    <w:rsid w:val="004829BF"/>
    <w:rsid w:val="004839F9"/>
    <w:rsid w:val="0048563B"/>
    <w:rsid w:val="0048616C"/>
    <w:rsid w:val="0048685E"/>
    <w:rsid w:val="00491410"/>
    <w:rsid w:val="004923DF"/>
    <w:rsid w:val="004930B9"/>
    <w:rsid w:val="0049466C"/>
    <w:rsid w:val="00494A93"/>
    <w:rsid w:val="00495CD2"/>
    <w:rsid w:val="00495FC6"/>
    <w:rsid w:val="004961FA"/>
    <w:rsid w:val="00497E81"/>
    <w:rsid w:val="004A0503"/>
    <w:rsid w:val="004A0D93"/>
    <w:rsid w:val="004A12DE"/>
    <w:rsid w:val="004A1507"/>
    <w:rsid w:val="004A402B"/>
    <w:rsid w:val="004A4437"/>
    <w:rsid w:val="004A5B04"/>
    <w:rsid w:val="004A7133"/>
    <w:rsid w:val="004A7638"/>
    <w:rsid w:val="004B0343"/>
    <w:rsid w:val="004B08D7"/>
    <w:rsid w:val="004B0E6F"/>
    <w:rsid w:val="004B1854"/>
    <w:rsid w:val="004B1A67"/>
    <w:rsid w:val="004B2261"/>
    <w:rsid w:val="004B2325"/>
    <w:rsid w:val="004B286D"/>
    <w:rsid w:val="004B2DE4"/>
    <w:rsid w:val="004B3066"/>
    <w:rsid w:val="004B4D7B"/>
    <w:rsid w:val="004B4E47"/>
    <w:rsid w:val="004B64E0"/>
    <w:rsid w:val="004B6D9A"/>
    <w:rsid w:val="004B6E28"/>
    <w:rsid w:val="004B6F95"/>
    <w:rsid w:val="004B7BF6"/>
    <w:rsid w:val="004B7FA0"/>
    <w:rsid w:val="004C02E5"/>
    <w:rsid w:val="004C1A64"/>
    <w:rsid w:val="004C2BB2"/>
    <w:rsid w:val="004C428C"/>
    <w:rsid w:val="004C439B"/>
    <w:rsid w:val="004C48DD"/>
    <w:rsid w:val="004C71E4"/>
    <w:rsid w:val="004C72D0"/>
    <w:rsid w:val="004C7378"/>
    <w:rsid w:val="004C7C41"/>
    <w:rsid w:val="004C7E1A"/>
    <w:rsid w:val="004C7F06"/>
    <w:rsid w:val="004D069D"/>
    <w:rsid w:val="004D0E4C"/>
    <w:rsid w:val="004D0EA4"/>
    <w:rsid w:val="004D17CC"/>
    <w:rsid w:val="004D3554"/>
    <w:rsid w:val="004D3BE1"/>
    <w:rsid w:val="004D3CB6"/>
    <w:rsid w:val="004D40F4"/>
    <w:rsid w:val="004D72D1"/>
    <w:rsid w:val="004D731F"/>
    <w:rsid w:val="004E08D5"/>
    <w:rsid w:val="004E143D"/>
    <w:rsid w:val="004E1B92"/>
    <w:rsid w:val="004E1C76"/>
    <w:rsid w:val="004E229E"/>
    <w:rsid w:val="004E2534"/>
    <w:rsid w:val="004E280C"/>
    <w:rsid w:val="004E28BC"/>
    <w:rsid w:val="004E2C3E"/>
    <w:rsid w:val="004E2EF4"/>
    <w:rsid w:val="004E37CE"/>
    <w:rsid w:val="004E44D3"/>
    <w:rsid w:val="004E4DEA"/>
    <w:rsid w:val="004E5848"/>
    <w:rsid w:val="004E5B8A"/>
    <w:rsid w:val="004E6279"/>
    <w:rsid w:val="004E62F5"/>
    <w:rsid w:val="004E70C1"/>
    <w:rsid w:val="004E7B0E"/>
    <w:rsid w:val="004E7CBD"/>
    <w:rsid w:val="004F0806"/>
    <w:rsid w:val="004F115E"/>
    <w:rsid w:val="004F1D61"/>
    <w:rsid w:val="004F3189"/>
    <w:rsid w:val="004F4223"/>
    <w:rsid w:val="004F485B"/>
    <w:rsid w:val="004F73A3"/>
    <w:rsid w:val="00500F42"/>
    <w:rsid w:val="00501512"/>
    <w:rsid w:val="005039E8"/>
    <w:rsid w:val="00503B1F"/>
    <w:rsid w:val="0050421B"/>
    <w:rsid w:val="00504436"/>
    <w:rsid w:val="00504ABE"/>
    <w:rsid w:val="005052CE"/>
    <w:rsid w:val="005058D0"/>
    <w:rsid w:val="0050682C"/>
    <w:rsid w:val="005069D1"/>
    <w:rsid w:val="0050705D"/>
    <w:rsid w:val="005074F8"/>
    <w:rsid w:val="00510517"/>
    <w:rsid w:val="00510608"/>
    <w:rsid w:val="00511EB1"/>
    <w:rsid w:val="00511F52"/>
    <w:rsid w:val="005135D0"/>
    <w:rsid w:val="0051364D"/>
    <w:rsid w:val="005145A1"/>
    <w:rsid w:val="00515D75"/>
    <w:rsid w:val="005163BF"/>
    <w:rsid w:val="00516872"/>
    <w:rsid w:val="005175FE"/>
    <w:rsid w:val="00520C81"/>
    <w:rsid w:val="00521BDF"/>
    <w:rsid w:val="00521F79"/>
    <w:rsid w:val="005223DB"/>
    <w:rsid w:val="005234F5"/>
    <w:rsid w:val="00524552"/>
    <w:rsid w:val="00524C96"/>
    <w:rsid w:val="00525BF3"/>
    <w:rsid w:val="00527F25"/>
    <w:rsid w:val="0053034E"/>
    <w:rsid w:val="0053181F"/>
    <w:rsid w:val="00533994"/>
    <w:rsid w:val="005340B4"/>
    <w:rsid w:val="005342EA"/>
    <w:rsid w:val="00534E47"/>
    <w:rsid w:val="005356C2"/>
    <w:rsid w:val="0053601B"/>
    <w:rsid w:val="00541FA7"/>
    <w:rsid w:val="005434E2"/>
    <w:rsid w:val="00544F46"/>
    <w:rsid w:val="00545294"/>
    <w:rsid w:val="005456B0"/>
    <w:rsid w:val="00546FC1"/>
    <w:rsid w:val="005475B6"/>
    <w:rsid w:val="00551B1F"/>
    <w:rsid w:val="00551C92"/>
    <w:rsid w:val="0055287D"/>
    <w:rsid w:val="00553359"/>
    <w:rsid w:val="0055578D"/>
    <w:rsid w:val="00555EBE"/>
    <w:rsid w:val="00555F48"/>
    <w:rsid w:val="00556CC4"/>
    <w:rsid w:val="0056104A"/>
    <w:rsid w:val="0056150E"/>
    <w:rsid w:val="00561D2D"/>
    <w:rsid w:val="00562F7A"/>
    <w:rsid w:val="00563E9A"/>
    <w:rsid w:val="00563F18"/>
    <w:rsid w:val="00565183"/>
    <w:rsid w:val="00565B7A"/>
    <w:rsid w:val="0056605B"/>
    <w:rsid w:val="00566080"/>
    <w:rsid w:val="00566C45"/>
    <w:rsid w:val="00567070"/>
    <w:rsid w:val="005674BC"/>
    <w:rsid w:val="005711DF"/>
    <w:rsid w:val="0057216B"/>
    <w:rsid w:val="00572B26"/>
    <w:rsid w:val="005730BA"/>
    <w:rsid w:val="005733DD"/>
    <w:rsid w:val="005740F2"/>
    <w:rsid w:val="00574530"/>
    <w:rsid w:val="00574BAB"/>
    <w:rsid w:val="005762C7"/>
    <w:rsid w:val="005771EE"/>
    <w:rsid w:val="00577874"/>
    <w:rsid w:val="00580434"/>
    <w:rsid w:val="00581361"/>
    <w:rsid w:val="00581BE7"/>
    <w:rsid w:val="00581FBF"/>
    <w:rsid w:val="00581FD1"/>
    <w:rsid w:val="00582193"/>
    <w:rsid w:val="005825C3"/>
    <w:rsid w:val="00584015"/>
    <w:rsid w:val="00584614"/>
    <w:rsid w:val="0058461E"/>
    <w:rsid w:val="0058640D"/>
    <w:rsid w:val="00587367"/>
    <w:rsid w:val="00587CC3"/>
    <w:rsid w:val="00587D10"/>
    <w:rsid w:val="005914C5"/>
    <w:rsid w:val="00591CB5"/>
    <w:rsid w:val="005926F8"/>
    <w:rsid w:val="00592AF5"/>
    <w:rsid w:val="00593350"/>
    <w:rsid w:val="00593B83"/>
    <w:rsid w:val="00593EF6"/>
    <w:rsid w:val="005946D5"/>
    <w:rsid w:val="005946F5"/>
    <w:rsid w:val="0059511C"/>
    <w:rsid w:val="00595AE1"/>
    <w:rsid w:val="00597971"/>
    <w:rsid w:val="00597A02"/>
    <w:rsid w:val="005A03FF"/>
    <w:rsid w:val="005A13B9"/>
    <w:rsid w:val="005A15A5"/>
    <w:rsid w:val="005A2C21"/>
    <w:rsid w:val="005A5F82"/>
    <w:rsid w:val="005A60EE"/>
    <w:rsid w:val="005B1F07"/>
    <w:rsid w:val="005B252C"/>
    <w:rsid w:val="005B2BA3"/>
    <w:rsid w:val="005B3424"/>
    <w:rsid w:val="005B3AC6"/>
    <w:rsid w:val="005B43A7"/>
    <w:rsid w:val="005B4BB6"/>
    <w:rsid w:val="005B4C49"/>
    <w:rsid w:val="005B7DB4"/>
    <w:rsid w:val="005C06C1"/>
    <w:rsid w:val="005C1025"/>
    <w:rsid w:val="005C340C"/>
    <w:rsid w:val="005C3F08"/>
    <w:rsid w:val="005C4BC0"/>
    <w:rsid w:val="005C505A"/>
    <w:rsid w:val="005C6537"/>
    <w:rsid w:val="005C6EDA"/>
    <w:rsid w:val="005C7487"/>
    <w:rsid w:val="005C7C21"/>
    <w:rsid w:val="005C7E6F"/>
    <w:rsid w:val="005D1015"/>
    <w:rsid w:val="005D348C"/>
    <w:rsid w:val="005D40F2"/>
    <w:rsid w:val="005D48D9"/>
    <w:rsid w:val="005D5328"/>
    <w:rsid w:val="005D599E"/>
    <w:rsid w:val="005D5A1A"/>
    <w:rsid w:val="005D69A0"/>
    <w:rsid w:val="005E030A"/>
    <w:rsid w:val="005E073D"/>
    <w:rsid w:val="005E0D6E"/>
    <w:rsid w:val="005E29E1"/>
    <w:rsid w:val="005E2B42"/>
    <w:rsid w:val="005E3502"/>
    <w:rsid w:val="005E3D4C"/>
    <w:rsid w:val="005E4B68"/>
    <w:rsid w:val="005E4D7B"/>
    <w:rsid w:val="005E5A4C"/>
    <w:rsid w:val="005E627D"/>
    <w:rsid w:val="005E6DC7"/>
    <w:rsid w:val="005E7090"/>
    <w:rsid w:val="005F1419"/>
    <w:rsid w:val="005F1F88"/>
    <w:rsid w:val="005F25D0"/>
    <w:rsid w:val="005F303E"/>
    <w:rsid w:val="005F368C"/>
    <w:rsid w:val="005F36CE"/>
    <w:rsid w:val="005F50BF"/>
    <w:rsid w:val="005F5B77"/>
    <w:rsid w:val="005F5D66"/>
    <w:rsid w:val="005F6620"/>
    <w:rsid w:val="005F7C35"/>
    <w:rsid w:val="005F7FB7"/>
    <w:rsid w:val="006006A2"/>
    <w:rsid w:val="00602A58"/>
    <w:rsid w:val="00603338"/>
    <w:rsid w:val="00605402"/>
    <w:rsid w:val="00606B4B"/>
    <w:rsid w:val="0061059C"/>
    <w:rsid w:val="00610D60"/>
    <w:rsid w:val="00611A51"/>
    <w:rsid w:val="00611B67"/>
    <w:rsid w:val="00612D5C"/>
    <w:rsid w:val="00615439"/>
    <w:rsid w:val="00616B74"/>
    <w:rsid w:val="00616D0B"/>
    <w:rsid w:val="0062036F"/>
    <w:rsid w:val="00620D26"/>
    <w:rsid w:val="006215BF"/>
    <w:rsid w:val="00621AF6"/>
    <w:rsid w:val="00623A58"/>
    <w:rsid w:val="00624A55"/>
    <w:rsid w:val="00627B95"/>
    <w:rsid w:val="0063035B"/>
    <w:rsid w:val="00632471"/>
    <w:rsid w:val="00632CE2"/>
    <w:rsid w:val="0063477F"/>
    <w:rsid w:val="00637772"/>
    <w:rsid w:val="00637AF1"/>
    <w:rsid w:val="00637BC1"/>
    <w:rsid w:val="00640522"/>
    <w:rsid w:val="006405D1"/>
    <w:rsid w:val="0064312F"/>
    <w:rsid w:val="00645537"/>
    <w:rsid w:val="00645B87"/>
    <w:rsid w:val="006477FD"/>
    <w:rsid w:val="00647DC1"/>
    <w:rsid w:val="00651A02"/>
    <w:rsid w:val="00652074"/>
    <w:rsid w:val="0065390E"/>
    <w:rsid w:val="00654CBC"/>
    <w:rsid w:val="006609B1"/>
    <w:rsid w:val="00662691"/>
    <w:rsid w:val="00662790"/>
    <w:rsid w:val="006644A6"/>
    <w:rsid w:val="00664532"/>
    <w:rsid w:val="00664D78"/>
    <w:rsid w:val="006664B0"/>
    <w:rsid w:val="00666C9D"/>
    <w:rsid w:val="00672138"/>
    <w:rsid w:val="006741DF"/>
    <w:rsid w:val="00674957"/>
    <w:rsid w:val="00675319"/>
    <w:rsid w:val="006767E5"/>
    <w:rsid w:val="00676ABC"/>
    <w:rsid w:val="00680774"/>
    <w:rsid w:val="00680A1A"/>
    <w:rsid w:val="00680CBE"/>
    <w:rsid w:val="00682A4A"/>
    <w:rsid w:val="006835FE"/>
    <w:rsid w:val="00684157"/>
    <w:rsid w:val="006841E7"/>
    <w:rsid w:val="006846C3"/>
    <w:rsid w:val="0068481D"/>
    <w:rsid w:val="00685046"/>
    <w:rsid w:val="0068535C"/>
    <w:rsid w:val="00687904"/>
    <w:rsid w:val="00687936"/>
    <w:rsid w:val="00691C8B"/>
    <w:rsid w:val="0069397C"/>
    <w:rsid w:val="00696051"/>
    <w:rsid w:val="00697BC0"/>
    <w:rsid w:val="006A0783"/>
    <w:rsid w:val="006A1180"/>
    <w:rsid w:val="006A3A21"/>
    <w:rsid w:val="006A4094"/>
    <w:rsid w:val="006A45D4"/>
    <w:rsid w:val="006A45F4"/>
    <w:rsid w:val="006A58F2"/>
    <w:rsid w:val="006A6049"/>
    <w:rsid w:val="006A6146"/>
    <w:rsid w:val="006A71BE"/>
    <w:rsid w:val="006A7795"/>
    <w:rsid w:val="006A7C31"/>
    <w:rsid w:val="006B159B"/>
    <w:rsid w:val="006B1BAC"/>
    <w:rsid w:val="006B1E19"/>
    <w:rsid w:val="006B2437"/>
    <w:rsid w:val="006B4089"/>
    <w:rsid w:val="006B446A"/>
    <w:rsid w:val="006B4ECB"/>
    <w:rsid w:val="006B56B5"/>
    <w:rsid w:val="006B5742"/>
    <w:rsid w:val="006B6958"/>
    <w:rsid w:val="006B6E99"/>
    <w:rsid w:val="006B729A"/>
    <w:rsid w:val="006C1F26"/>
    <w:rsid w:val="006C2614"/>
    <w:rsid w:val="006C2D4D"/>
    <w:rsid w:val="006C305F"/>
    <w:rsid w:val="006C3383"/>
    <w:rsid w:val="006C461C"/>
    <w:rsid w:val="006C5148"/>
    <w:rsid w:val="006D0153"/>
    <w:rsid w:val="006D01AB"/>
    <w:rsid w:val="006D0BF0"/>
    <w:rsid w:val="006D34C7"/>
    <w:rsid w:val="006D43ED"/>
    <w:rsid w:val="006D6AAD"/>
    <w:rsid w:val="006D741B"/>
    <w:rsid w:val="006D7F11"/>
    <w:rsid w:val="006E0AD8"/>
    <w:rsid w:val="006E0FD3"/>
    <w:rsid w:val="006E137A"/>
    <w:rsid w:val="006E1DF3"/>
    <w:rsid w:val="006E1F6D"/>
    <w:rsid w:val="006E2A03"/>
    <w:rsid w:val="006E3188"/>
    <w:rsid w:val="006E3C6A"/>
    <w:rsid w:val="006E5209"/>
    <w:rsid w:val="006E573C"/>
    <w:rsid w:val="006E6CBE"/>
    <w:rsid w:val="006E6D20"/>
    <w:rsid w:val="006F05CD"/>
    <w:rsid w:val="006F139C"/>
    <w:rsid w:val="006F1F45"/>
    <w:rsid w:val="006F38DE"/>
    <w:rsid w:val="006F431A"/>
    <w:rsid w:val="006F5467"/>
    <w:rsid w:val="00700863"/>
    <w:rsid w:val="007008B6"/>
    <w:rsid w:val="00701D28"/>
    <w:rsid w:val="00702774"/>
    <w:rsid w:val="00703C9E"/>
    <w:rsid w:val="00704616"/>
    <w:rsid w:val="0070485F"/>
    <w:rsid w:val="007056BF"/>
    <w:rsid w:val="007061FA"/>
    <w:rsid w:val="00710660"/>
    <w:rsid w:val="00710FBA"/>
    <w:rsid w:val="00711081"/>
    <w:rsid w:val="00712CBB"/>
    <w:rsid w:val="007136C9"/>
    <w:rsid w:val="00713855"/>
    <w:rsid w:val="00713C1E"/>
    <w:rsid w:val="007151D1"/>
    <w:rsid w:val="007170E6"/>
    <w:rsid w:val="007177F7"/>
    <w:rsid w:val="007179EC"/>
    <w:rsid w:val="00717A24"/>
    <w:rsid w:val="00720E8C"/>
    <w:rsid w:val="0072189A"/>
    <w:rsid w:val="00722057"/>
    <w:rsid w:val="00723062"/>
    <w:rsid w:val="00724446"/>
    <w:rsid w:val="00724B84"/>
    <w:rsid w:val="00724EB7"/>
    <w:rsid w:val="0072541B"/>
    <w:rsid w:val="0072597D"/>
    <w:rsid w:val="00725A8B"/>
    <w:rsid w:val="00730BE7"/>
    <w:rsid w:val="00730F22"/>
    <w:rsid w:val="00731C65"/>
    <w:rsid w:val="00732C90"/>
    <w:rsid w:val="00733711"/>
    <w:rsid w:val="007343CF"/>
    <w:rsid w:val="00734BDA"/>
    <w:rsid w:val="00735BD9"/>
    <w:rsid w:val="00735FD0"/>
    <w:rsid w:val="00736BC7"/>
    <w:rsid w:val="0073752E"/>
    <w:rsid w:val="00737F9D"/>
    <w:rsid w:val="0074042B"/>
    <w:rsid w:val="00741945"/>
    <w:rsid w:val="00741B4B"/>
    <w:rsid w:val="00741D10"/>
    <w:rsid w:val="00742051"/>
    <w:rsid w:val="0074321A"/>
    <w:rsid w:val="007451EA"/>
    <w:rsid w:val="00745BFA"/>
    <w:rsid w:val="00745D64"/>
    <w:rsid w:val="007472E9"/>
    <w:rsid w:val="0074754F"/>
    <w:rsid w:val="00747A50"/>
    <w:rsid w:val="00747FF8"/>
    <w:rsid w:val="00750FBA"/>
    <w:rsid w:val="007541B6"/>
    <w:rsid w:val="007568AC"/>
    <w:rsid w:val="00757278"/>
    <w:rsid w:val="007577D3"/>
    <w:rsid w:val="00760798"/>
    <w:rsid w:val="007608FD"/>
    <w:rsid w:val="00760BFC"/>
    <w:rsid w:val="00761A61"/>
    <w:rsid w:val="00761C8E"/>
    <w:rsid w:val="00761EBB"/>
    <w:rsid w:val="00763079"/>
    <w:rsid w:val="00763CBF"/>
    <w:rsid w:val="00764C64"/>
    <w:rsid w:val="0076522C"/>
    <w:rsid w:val="0076588E"/>
    <w:rsid w:val="007660B1"/>
    <w:rsid w:val="00766A2B"/>
    <w:rsid w:val="00771226"/>
    <w:rsid w:val="00772C94"/>
    <w:rsid w:val="00772E76"/>
    <w:rsid w:val="00774636"/>
    <w:rsid w:val="00775E62"/>
    <w:rsid w:val="0077621E"/>
    <w:rsid w:val="0077659E"/>
    <w:rsid w:val="00780296"/>
    <w:rsid w:val="007809E1"/>
    <w:rsid w:val="00782506"/>
    <w:rsid w:val="00782EB8"/>
    <w:rsid w:val="00783261"/>
    <w:rsid w:val="00784294"/>
    <w:rsid w:val="00784A21"/>
    <w:rsid w:val="00786406"/>
    <w:rsid w:val="00786CCA"/>
    <w:rsid w:val="007874FF"/>
    <w:rsid w:val="00787A0F"/>
    <w:rsid w:val="007902E6"/>
    <w:rsid w:val="00790896"/>
    <w:rsid w:val="00792A61"/>
    <w:rsid w:val="007933C2"/>
    <w:rsid w:val="00793582"/>
    <w:rsid w:val="00793A5B"/>
    <w:rsid w:val="00793FB7"/>
    <w:rsid w:val="00794649"/>
    <w:rsid w:val="00794AC5"/>
    <w:rsid w:val="00794CEA"/>
    <w:rsid w:val="007951FB"/>
    <w:rsid w:val="0079546B"/>
    <w:rsid w:val="007A140F"/>
    <w:rsid w:val="007A2517"/>
    <w:rsid w:val="007A27D2"/>
    <w:rsid w:val="007A2D5B"/>
    <w:rsid w:val="007A2E16"/>
    <w:rsid w:val="007A32E8"/>
    <w:rsid w:val="007A5D1C"/>
    <w:rsid w:val="007A7269"/>
    <w:rsid w:val="007B01DE"/>
    <w:rsid w:val="007B04EC"/>
    <w:rsid w:val="007B1348"/>
    <w:rsid w:val="007B1F6A"/>
    <w:rsid w:val="007B43A9"/>
    <w:rsid w:val="007B6D52"/>
    <w:rsid w:val="007B7052"/>
    <w:rsid w:val="007B7C79"/>
    <w:rsid w:val="007B7CE5"/>
    <w:rsid w:val="007C06DF"/>
    <w:rsid w:val="007C1436"/>
    <w:rsid w:val="007C14D3"/>
    <w:rsid w:val="007C2719"/>
    <w:rsid w:val="007C299D"/>
    <w:rsid w:val="007C3BC2"/>
    <w:rsid w:val="007C4D39"/>
    <w:rsid w:val="007C562F"/>
    <w:rsid w:val="007C669A"/>
    <w:rsid w:val="007C6996"/>
    <w:rsid w:val="007C7357"/>
    <w:rsid w:val="007C7BC5"/>
    <w:rsid w:val="007C7DF0"/>
    <w:rsid w:val="007C7E2B"/>
    <w:rsid w:val="007C7E31"/>
    <w:rsid w:val="007D0F47"/>
    <w:rsid w:val="007D13D3"/>
    <w:rsid w:val="007D19F7"/>
    <w:rsid w:val="007D4F15"/>
    <w:rsid w:val="007D53F3"/>
    <w:rsid w:val="007D55AE"/>
    <w:rsid w:val="007D570D"/>
    <w:rsid w:val="007D6094"/>
    <w:rsid w:val="007D6C5D"/>
    <w:rsid w:val="007D6CB8"/>
    <w:rsid w:val="007D7493"/>
    <w:rsid w:val="007D76FB"/>
    <w:rsid w:val="007D7A7D"/>
    <w:rsid w:val="007E01BA"/>
    <w:rsid w:val="007E0BC9"/>
    <w:rsid w:val="007E2263"/>
    <w:rsid w:val="007E4C84"/>
    <w:rsid w:val="007E4E1B"/>
    <w:rsid w:val="007E6702"/>
    <w:rsid w:val="007E7D9D"/>
    <w:rsid w:val="007F0131"/>
    <w:rsid w:val="007F2F70"/>
    <w:rsid w:val="007F4756"/>
    <w:rsid w:val="007F4A0C"/>
    <w:rsid w:val="007F52A0"/>
    <w:rsid w:val="007F7035"/>
    <w:rsid w:val="007F70D7"/>
    <w:rsid w:val="007F7914"/>
    <w:rsid w:val="007F79B3"/>
    <w:rsid w:val="0080088C"/>
    <w:rsid w:val="00800A5E"/>
    <w:rsid w:val="00800ED7"/>
    <w:rsid w:val="00801E24"/>
    <w:rsid w:val="008030AB"/>
    <w:rsid w:val="008032EB"/>
    <w:rsid w:val="00803AE8"/>
    <w:rsid w:val="00803B70"/>
    <w:rsid w:val="00803D75"/>
    <w:rsid w:val="008116BD"/>
    <w:rsid w:val="00811ED0"/>
    <w:rsid w:val="00812E6D"/>
    <w:rsid w:val="0081376D"/>
    <w:rsid w:val="00815B14"/>
    <w:rsid w:val="008162F0"/>
    <w:rsid w:val="00816352"/>
    <w:rsid w:val="00816BF5"/>
    <w:rsid w:val="00820526"/>
    <w:rsid w:val="00820BCA"/>
    <w:rsid w:val="00820CC3"/>
    <w:rsid w:val="00822250"/>
    <w:rsid w:val="00824137"/>
    <w:rsid w:val="00825015"/>
    <w:rsid w:val="0082522D"/>
    <w:rsid w:val="0082536C"/>
    <w:rsid w:val="00825746"/>
    <w:rsid w:val="00830CEE"/>
    <w:rsid w:val="008329FF"/>
    <w:rsid w:val="008345C2"/>
    <w:rsid w:val="008349FF"/>
    <w:rsid w:val="008363CF"/>
    <w:rsid w:val="008369A2"/>
    <w:rsid w:val="00836FF9"/>
    <w:rsid w:val="00837803"/>
    <w:rsid w:val="0083793B"/>
    <w:rsid w:val="00841B54"/>
    <w:rsid w:val="00842C20"/>
    <w:rsid w:val="00843D32"/>
    <w:rsid w:val="00843FAB"/>
    <w:rsid w:val="00844C56"/>
    <w:rsid w:val="008457D6"/>
    <w:rsid w:val="00850143"/>
    <w:rsid w:val="00850A42"/>
    <w:rsid w:val="008513CF"/>
    <w:rsid w:val="008513E5"/>
    <w:rsid w:val="00852254"/>
    <w:rsid w:val="00852294"/>
    <w:rsid w:val="008529CA"/>
    <w:rsid w:val="0085471C"/>
    <w:rsid w:val="00854F5D"/>
    <w:rsid w:val="00855C19"/>
    <w:rsid w:val="008562E4"/>
    <w:rsid w:val="00856463"/>
    <w:rsid w:val="00861E25"/>
    <w:rsid w:val="00862C47"/>
    <w:rsid w:val="00863892"/>
    <w:rsid w:val="00870D2B"/>
    <w:rsid w:val="0087153B"/>
    <w:rsid w:val="008731D6"/>
    <w:rsid w:val="00873E9C"/>
    <w:rsid w:val="008744E1"/>
    <w:rsid w:val="0087651B"/>
    <w:rsid w:val="00877657"/>
    <w:rsid w:val="00881ADB"/>
    <w:rsid w:val="00882ACC"/>
    <w:rsid w:val="00882B3F"/>
    <w:rsid w:val="0088482A"/>
    <w:rsid w:val="00884F74"/>
    <w:rsid w:val="00890D91"/>
    <w:rsid w:val="00890FB1"/>
    <w:rsid w:val="00891C08"/>
    <w:rsid w:val="00891F8C"/>
    <w:rsid w:val="00894F7C"/>
    <w:rsid w:val="00896427"/>
    <w:rsid w:val="00896A86"/>
    <w:rsid w:val="008978EB"/>
    <w:rsid w:val="008A0C13"/>
    <w:rsid w:val="008A40CC"/>
    <w:rsid w:val="008A5129"/>
    <w:rsid w:val="008A5287"/>
    <w:rsid w:val="008A6AC4"/>
    <w:rsid w:val="008B2125"/>
    <w:rsid w:val="008B21E3"/>
    <w:rsid w:val="008B30CB"/>
    <w:rsid w:val="008B4119"/>
    <w:rsid w:val="008B468B"/>
    <w:rsid w:val="008B4FF5"/>
    <w:rsid w:val="008B5539"/>
    <w:rsid w:val="008B6790"/>
    <w:rsid w:val="008B7023"/>
    <w:rsid w:val="008B760D"/>
    <w:rsid w:val="008C03E8"/>
    <w:rsid w:val="008C2603"/>
    <w:rsid w:val="008C40A2"/>
    <w:rsid w:val="008C4856"/>
    <w:rsid w:val="008C4D07"/>
    <w:rsid w:val="008C4F47"/>
    <w:rsid w:val="008C6CAC"/>
    <w:rsid w:val="008C701A"/>
    <w:rsid w:val="008C789A"/>
    <w:rsid w:val="008D0D02"/>
    <w:rsid w:val="008D13F8"/>
    <w:rsid w:val="008D4A56"/>
    <w:rsid w:val="008D6A4C"/>
    <w:rsid w:val="008D70E1"/>
    <w:rsid w:val="008D75CD"/>
    <w:rsid w:val="008E0BF4"/>
    <w:rsid w:val="008E3458"/>
    <w:rsid w:val="008E3BB4"/>
    <w:rsid w:val="008E3FB6"/>
    <w:rsid w:val="008E4430"/>
    <w:rsid w:val="008E55A0"/>
    <w:rsid w:val="008E5A73"/>
    <w:rsid w:val="008E62A6"/>
    <w:rsid w:val="008E65DD"/>
    <w:rsid w:val="008E6E27"/>
    <w:rsid w:val="008E741F"/>
    <w:rsid w:val="008E7AA1"/>
    <w:rsid w:val="008F05B0"/>
    <w:rsid w:val="008F0D81"/>
    <w:rsid w:val="008F1813"/>
    <w:rsid w:val="008F2865"/>
    <w:rsid w:val="008F2C39"/>
    <w:rsid w:val="008F32A8"/>
    <w:rsid w:val="008F3631"/>
    <w:rsid w:val="008F3AA7"/>
    <w:rsid w:val="008F3C99"/>
    <w:rsid w:val="008F4573"/>
    <w:rsid w:val="008F478D"/>
    <w:rsid w:val="008F5743"/>
    <w:rsid w:val="008F6C09"/>
    <w:rsid w:val="008F6E86"/>
    <w:rsid w:val="008F7372"/>
    <w:rsid w:val="00900EFB"/>
    <w:rsid w:val="0090125C"/>
    <w:rsid w:val="00901414"/>
    <w:rsid w:val="009043AC"/>
    <w:rsid w:val="009048B7"/>
    <w:rsid w:val="009051FB"/>
    <w:rsid w:val="00905549"/>
    <w:rsid w:val="00906306"/>
    <w:rsid w:val="009066ED"/>
    <w:rsid w:val="00906813"/>
    <w:rsid w:val="00906C11"/>
    <w:rsid w:val="0091074A"/>
    <w:rsid w:val="00912710"/>
    <w:rsid w:val="0091372F"/>
    <w:rsid w:val="00913DCA"/>
    <w:rsid w:val="009140B2"/>
    <w:rsid w:val="0091417B"/>
    <w:rsid w:val="00914562"/>
    <w:rsid w:val="00915FBE"/>
    <w:rsid w:val="00916004"/>
    <w:rsid w:val="009165D8"/>
    <w:rsid w:val="0091685A"/>
    <w:rsid w:val="00916CA3"/>
    <w:rsid w:val="00917511"/>
    <w:rsid w:val="009200EB"/>
    <w:rsid w:val="009207A7"/>
    <w:rsid w:val="0092381D"/>
    <w:rsid w:val="00924300"/>
    <w:rsid w:val="00924711"/>
    <w:rsid w:val="00925A90"/>
    <w:rsid w:val="009277B4"/>
    <w:rsid w:val="00930697"/>
    <w:rsid w:val="00930E6C"/>
    <w:rsid w:val="009313F9"/>
    <w:rsid w:val="00932632"/>
    <w:rsid w:val="009339AF"/>
    <w:rsid w:val="00934D05"/>
    <w:rsid w:val="009355EC"/>
    <w:rsid w:val="0093583F"/>
    <w:rsid w:val="009366D7"/>
    <w:rsid w:val="00936A8F"/>
    <w:rsid w:val="00936C03"/>
    <w:rsid w:val="009372C3"/>
    <w:rsid w:val="009400DF"/>
    <w:rsid w:val="00940127"/>
    <w:rsid w:val="00940615"/>
    <w:rsid w:val="00941D7F"/>
    <w:rsid w:val="00941F0E"/>
    <w:rsid w:val="00942CDE"/>
    <w:rsid w:val="00943F1F"/>
    <w:rsid w:val="00945C84"/>
    <w:rsid w:val="00945C8F"/>
    <w:rsid w:val="009464E3"/>
    <w:rsid w:val="00946C99"/>
    <w:rsid w:val="0095055F"/>
    <w:rsid w:val="00950A6F"/>
    <w:rsid w:val="00951494"/>
    <w:rsid w:val="00951930"/>
    <w:rsid w:val="00952D2C"/>
    <w:rsid w:val="0095435F"/>
    <w:rsid w:val="00954FDA"/>
    <w:rsid w:val="00955701"/>
    <w:rsid w:val="00955893"/>
    <w:rsid w:val="009560E4"/>
    <w:rsid w:val="00956207"/>
    <w:rsid w:val="00957B4B"/>
    <w:rsid w:val="00960697"/>
    <w:rsid w:val="009607EC"/>
    <w:rsid w:val="0096135A"/>
    <w:rsid w:val="00962010"/>
    <w:rsid w:val="00962D26"/>
    <w:rsid w:val="00963764"/>
    <w:rsid w:val="009644A7"/>
    <w:rsid w:val="009648EB"/>
    <w:rsid w:val="00965E5A"/>
    <w:rsid w:val="009660C5"/>
    <w:rsid w:val="009677B4"/>
    <w:rsid w:val="00967EB5"/>
    <w:rsid w:val="00971A44"/>
    <w:rsid w:val="00972540"/>
    <w:rsid w:val="009725A5"/>
    <w:rsid w:val="00972C1A"/>
    <w:rsid w:val="009731F3"/>
    <w:rsid w:val="009734CA"/>
    <w:rsid w:val="009741F1"/>
    <w:rsid w:val="00975020"/>
    <w:rsid w:val="00975B74"/>
    <w:rsid w:val="009771DC"/>
    <w:rsid w:val="00977274"/>
    <w:rsid w:val="009804A8"/>
    <w:rsid w:val="0098115F"/>
    <w:rsid w:val="009813B8"/>
    <w:rsid w:val="0098182B"/>
    <w:rsid w:val="009818BB"/>
    <w:rsid w:val="00982714"/>
    <w:rsid w:val="00982AB9"/>
    <w:rsid w:val="00983D26"/>
    <w:rsid w:val="00984983"/>
    <w:rsid w:val="0098608A"/>
    <w:rsid w:val="0098653B"/>
    <w:rsid w:val="00987729"/>
    <w:rsid w:val="0098789D"/>
    <w:rsid w:val="0098796F"/>
    <w:rsid w:val="00987F91"/>
    <w:rsid w:val="00991DA2"/>
    <w:rsid w:val="00993C64"/>
    <w:rsid w:val="009940EC"/>
    <w:rsid w:val="0099484B"/>
    <w:rsid w:val="0099570C"/>
    <w:rsid w:val="009958C9"/>
    <w:rsid w:val="00995F5D"/>
    <w:rsid w:val="009975E6"/>
    <w:rsid w:val="009A039B"/>
    <w:rsid w:val="009A0A83"/>
    <w:rsid w:val="009A0CEC"/>
    <w:rsid w:val="009A155A"/>
    <w:rsid w:val="009A1D2E"/>
    <w:rsid w:val="009A1E2C"/>
    <w:rsid w:val="009A304C"/>
    <w:rsid w:val="009A4797"/>
    <w:rsid w:val="009A6600"/>
    <w:rsid w:val="009B0A3F"/>
    <w:rsid w:val="009B155B"/>
    <w:rsid w:val="009B1A98"/>
    <w:rsid w:val="009B298D"/>
    <w:rsid w:val="009B2E15"/>
    <w:rsid w:val="009B4E31"/>
    <w:rsid w:val="009B5F65"/>
    <w:rsid w:val="009B6293"/>
    <w:rsid w:val="009B66F5"/>
    <w:rsid w:val="009B6CE4"/>
    <w:rsid w:val="009C2884"/>
    <w:rsid w:val="009C3270"/>
    <w:rsid w:val="009C3611"/>
    <w:rsid w:val="009C371A"/>
    <w:rsid w:val="009C3B83"/>
    <w:rsid w:val="009C4082"/>
    <w:rsid w:val="009C414E"/>
    <w:rsid w:val="009C4276"/>
    <w:rsid w:val="009C6EB1"/>
    <w:rsid w:val="009D1077"/>
    <w:rsid w:val="009D24A6"/>
    <w:rsid w:val="009D406B"/>
    <w:rsid w:val="009D45FA"/>
    <w:rsid w:val="009D601F"/>
    <w:rsid w:val="009D61B4"/>
    <w:rsid w:val="009D6DE4"/>
    <w:rsid w:val="009E1645"/>
    <w:rsid w:val="009E189C"/>
    <w:rsid w:val="009E4F12"/>
    <w:rsid w:val="009E4F5F"/>
    <w:rsid w:val="009E5327"/>
    <w:rsid w:val="009F1511"/>
    <w:rsid w:val="009F1B16"/>
    <w:rsid w:val="009F21E6"/>
    <w:rsid w:val="009F33E4"/>
    <w:rsid w:val="009F35A4"/>
    <w:rsid w:val="009F5FE0"/>
    <w:rsid w:val="009F7A73"/>
    <w:rsid w:val="00A0179E"/>
    <w:rsid w:val="00A0256B"/>
    <w:rsid w:val="00A02E49"/>
    <w:rsid w:val="00A03815"/>
    <w:rsid w:val="00A042EC"/>
    <w:rsid w:val="00A0535C"/>
    <w:rsid w:val="00A06438"/>
    <w:rsid w:val="00A10C11"/>
    <w:rsid w:val="00A1132D"/>
    <w:rsid w:val="00A116CE"/>
    <w:rsid w:val="00A139A2"/>
    <w:rsid w:val="00A1437F"/>
    <w:rsid w:val="00A14435"/>
    <w:rsid w:val="00A15640"/>
    <w:rsid w:val="00A171DD"/>
    <w:rsid w:val="00A17BE0"/>
    <w:rsid w:val="00A211CE"/>
    <w:rsid w:val="00A21CEA"/>
    <w:rsid w:val="00A221C2"/>
    <w:rsid w:val="00A243B1"/>
    <w:rsid w:val="00A24737"/>
    <w:rsid w:val="00A25DF5"/>
    <w:rsid w:val="00A2685A"/>
    <w:rsid w:val="00A30679"/>
    <w:rsid w:val="00A31213"/>
    <w:rsid w:val="00A316F4"/>
    <w:rsid w:val="00A31A59"/>
    <w:rsid w:val="00A31AEE"/>
    <w:rsid w:val="00A324AD"/>
    <w:rsid w:val="00A32FF5"/>
    <w:rsid w:val="00A3325A"/>
    <w:rsid w:val="00A346CF"/>
    <w:rsid w:val="00A34D2E"/>
    <w:rsid w:val="00A36795"/>
    <w:rsid w:val="00A36DAB"/>
    <w:rsid w:val="00A37C97"/>
    <w:rsid w:val="00A404F7"/>
    <w:rsid w:val="00A40915"/>
    <w:rsid w:val="00A40FC5"/>
    <w:rsid w:val="00A4277A"/>
    <w:rsid w:val="00A43B9A"/>
    <w:rsid w:val="00A43D93"/>
    <w:rsid w:val="00A442CF"/>
    <w:rsid w:val="00A44864"/>
    <w:rsid w:val="00A45186"/>
    <w:rsid w:val="00A45395"/>
    <w:rsid w:val="00A460C8"/>
    <w:rsid w:val="00A51435"/>
    <w:rsid w:val="00A51FCD"/>
    <w:rsid w:val="00A530EE"/>
    <w:rsid w:val="00A54F99"/>
    <w:rsid w:val="00A550FA"/>
    <w:rsid w:val="00A55F84"/>
    <w:rsid w:val="00A56CAA"/>
    <w:rsid w:val="00A57220"/>
    <w:rsid w:val="00A603C2"/>
    <w:rsid w:val="00A60441"/>
    <w:rsid w:val="00A61127"/>
    <w:rsid w:val="00A61CAE"/>
    <w:rsid w:val="00A62894"/>
    <w:rsid w:val="00A62AE2"/>
    <w:rsid w:val="00A62D48"/>
    <w:rsid w:val="00A633C1"/>
    <w:rsid w:val="00A63BD0"/>
    <w:rsid w:val="00A667C2"/>
    <w:rsid w:val="00A6769D"/>
    <w:rsid w:val="00A67B49"/>
    <w:rsid w:val="00A71ADE"/>
    <w:rsid w:val="00A72160"/>
    <w:rsid w:val="00A72295"/>
    <w:rsid w:val="00A72F24"/>
    <w:rsid w:val="00A73217"/>
    <w:rsid w:val="00A74CFB"/>
    <w:rsid w:val="00A74E7D"/>
    <w:rsid w:val="00A75165"/>
    <w:rsid w:val="00A751BF"/>
    <w:rsid w:val="00A75418"/>
    <w:rsid w:val="00A761A2"/>
    <w:rsid w:val="00A773E8"/>
    <w:rsid w:val="00A77607"/>
    <w:rsid w:val="00A77BC7"/>
    <w:rsid w:val="00A813E8"/>
    <w:rsid w:val="00A8157D"/>
    <w:rsid w:val="00A8321D"/>
    <w:rsid w:val="00A83605"/>
    <w:rsid w:val="00A83719"/>
    <w:rsid w:val="00A843BA"/>
    <w:rsid w:val="00A8472B"/>
    <w:rsid w:val="00A84EF0"/>
    <w:rsid w:val="00A859CB"/>
    <w:rsid w:val="00A86BBF"/>
    <w:rsid w:val="00A86C96"/>
    <w:rsid w:val="00A872EA"/>
    <w:rsid w:val="00A90358"/>
    <w:rsid w:val="00A9062D"/>
    <w:rsid w:val="00A91C6F"/>
    <w:rsid w:val="00A91F3D"/>
    <w:rsid w:val="00A92012"/>
    <w:rsid w:val="00A92CF3"/>
    <w:rsid w:val="00A9311E"/>
    <w:rsid w:val="00A932F4"/>
    <w:rsid w:val="00A939F8"/>
    <w:rsid w:val="00A93A3A"/>
    <w:rsid w:val="00A962FB"/>
    <w:rsid w:val="00A96DBC"/>
    <w:rsid w:val="00A96E26"/>
    <w:rsid w:val="00A97200"/>
    <w:rsid w:val="00A973A5"/>
    <w:rsid w:val="00A9779B"/>
    <w:rsid w:val="00AA00F3"/>
    <w:rsid w:val="00AA2EB7"/>
    <w:rsid w:val="00AA3139"/>
    <w:rsid w:val="00AA32F9"/>
    <w:rsid w:val="00AA33E1"/>
    <w:rsid w:val="00AA3C67"/>
    <w:rsid w:val="00AA3EE3"/>
    <w:rsid w:val="00AA4B25"/>
    <w:rsid w:val="00AA62C3"/>
    <w:rsid w:val="00AA65AD"/>
    <w:rsid w:val="00AA702D"/>
    <w:rsid w:val="00AA75F1"/>
    <w:rsid w:val="00AB05FB"/>
    <w:rsid w:val="00AB1006"/>
    <w:rsid w:val="00AB1062"/>
    <w:rsid w:val="00AB24D9"/>
    <w:rsid w:val="00AB46B4"/>
    <w:rsid w:val="00AB4DE1"/>
    <w:rsid w:val="00AB558D"/>
    <w:rsid w:val="00AB55D2"/>
    <w:rsid w:val="00AB5D09"/>
    <w:rsid w:val="00AB5EE0"/>
    <w:rsid w:val="00AB6D6E"/>
    <w:rsid w:val="00AB775F"/>
    <w:rsid w:val="00AC0638"/>
    <w:rsid w:val="00AC0AB8"/>
    <w:rsid w:val="00AC0FDF"/>
    <w:rsid w:val="00AC108F"/>
    <w:rsid w:val="00AC445F"/>
    <w:rsid w:val="00AC59A1"/>
    <w:rsid w:val="00AC5E05"/>
    <w:rsid w:val="00AC649D"/>
    <w:rsid w:val="00AD009A"/>
    <w:rsid w:val="00AD0121"/>
    <w:rsid w:val="00AD10F8"/>
    <w:rsid w:val="00AD1229"/>
    <w:rsid w:val="00AD2EB4"/>
    <w:rsid w:val="00AD32D0"/>
    <w:rsid w:val="00AD3C4B"/>
    <w:rsid w:val="00AD4363"/>
    <w:rsid w:val="00AD4984"/>
    <w:rsid w:val="00AD5C51"/>
    <w:rsid w:val="00AD647B"/>
    <w:rsid w:val="00AD73BA"/>
    <w:rsid w:val="00AD745A"/>
    <w:rsid w:val="00AE0513"/>
    <w:rsid w:val="00AE0EFB"/>
    <w:rsid w:val="00AE2301"/>
    <w:rsid w:val="00AE4769"/>
    <w:rsid w:val="00AE4F4A"/>
    <w:rsid w:val="00AE65EE"/>
    <w:rsid w:val="00AE73DB"/>
    <w:rsid w:val="00AF006F"/>
    <w:rsid w:val="00AF0E81"/>
    <w:rsid w:val="00AF18A2"/>
    <w:rsid w:val="00AF1911"/>
    <w:rsid w:val="00AF1C41"/>
    <w:rsid w:val="00AF1C4B"/>
    <w:rsid w:val="00AF1D80"/>
    <w:rsid w:val="00AF2D44"/>
    <w:rsid w:val="00AF555E"/>
    <w:rsid w:val="00AF61C3"/>
    <w:rsid w:val="00AF6778"/>
    <w:rsid w:val="00AF78B8"/>
    <w:rsid w:val="00AF7AEE"/>
    <w:rsid w:val="00B01D39"/>
    <w:rsid w:val="00B032AF"/>
    <w:rsid w:val="00B03CBF"/>
    <w:rsid w:val="00B04267"/>
    <w:rsid w:val="00B042CE"/>
    <w:rsid w:val="00B05551"/>
    <w:rsid w:val="00B0679A"/>
    <w:rsid w:val="00B06D56"/>
    <w:rsid w:val="00B06E33"/>
    <w:rsid w:val="00B06E46"/>
    <w:rsid w:val="00B10CCA"/>
    <w:rsid w:val="00B10EF0"/>
    <w:rsid w:val="00B11BE3"/>
    <w:rsid w:val="00B11F1B"/>
    <w:rsid w:val="00B120B6"/>
    <w:rsid w:val="00B12152"/>
    <w:rsid w:val="00B12B65"/>
    <w:rsid w:val="00B159BA"/>
    <w:rsid w:val="00B159F0"/>
    <w:rsid w:val="00B16801"/>
    <w:rsid w:val="00B221BC"/>
    <w:rsid w:val="00B22D21"/>
    <w:rsid w:val="00B231E3"/>
    <w:rsid w:val="00B234B9"/>
    <w:rsid w:val="00B240D8"/>
    <w:rsid w:val="00B25585"/>
    <w:rsid w:val="00B25880"/>
    <w:rsid w:val="00B26395"/>
    <w:rsid w:val="00B269C0"/>
    <w:rsid w:val="00B26F0E"/>
    <w:rsid w:val="00B30C65"/>
    <w:rsid w:val="00B310A5"/>
    <w:rsid w:val="00B32B2B"/>
    <w:rsid w:val="00B330D2"/>
    <w:rsid w:val="00B33D21"/>
    <w:rsid w:val="00B33F91"/>
    <w:rsid w:val="00B346AC"/>
    <w:rsid w:val="00B34FD9"/>
    <w:rsid w:val="00B358BE"/>
    <w:rsid w:val="00B35959"/>
    <w:rsid w:val="00B362FC"/>
    <w:rsid w:val="00B36436"/>
    <w:rsid w:val="00B37160"/>
    <w:rsid w:val="00B379D3"/>
    <w:rsid w:val="00B37D4B"/>
    <w:rsid w:val="00B4094B"/>
    <w:rsid w:val="00B43B8A"/>
    <w:rsid w:val="00B43F85"/>
    <w:rsid w:val="00B44A08"/>
    <w:rsid w:val="00B456B9"/>
    <w:rsid w:val="00B462D1"/>
    <w:rsid w:val="00B51CD9"/>
    <w:rsid w:val="00B526B3"/>
    <w:rsid w:val="00B52B56"/>
    <w:rsid w:val="00B53282"/>
    <w:rsid w:val="00B53AA1"/>
    <w:rsid w:val="00B5454E"/>
    <w:rsid w:val="00B5600C"/>
    <w:rsid w:val="00B56DCC"/>
    <w:rsid w:val="00B57D38"/>
    <w:rsid w:val="00B605CC"/>
    <w:rsid w:val="00B61567"/>
    <w:rsid w:val="00B6193E"/>
    <w:rsid w:val="00B626CF"/>
    <w:rsid w:val="00B62D30"/>
    <w:rsid w:val="00B63278"/>
    <w:rsid w:val="00B63B63"/>
    <w:rsid w:val="00B63C7C"/>
    <w:rsid w:val="00B63CCE"/>
    <w:rsid w:val="00B64F68"/>
    <w:rsid w:val="00B6531D"/>
    <w:rsid w:val="00B658BE"/>
    <w:rsid w:val="00B669F0"/>
    <w:rsid w:val="00B679EB"/>
    <w:rsid w:val="00B67E74"/>
    <w:rsid w:val="00B7059A"/>
    <w:rsid w:val="00B716BD"/>
    <w:rsid w:val="00B731DA"/>
    <w:rsid w:val="00B73C49"/>
    <w:rsid w:val="00B74365"/>
    <w:rsid w:val="00B7607C"/>
    <w:rsid w:val="00B761F4"/>
    <w:rsid w:val="00B76AEA"/>
    <w:rsid w:val="00B7794C"/>
    <w:rsid w:val="00B77DE3"/>
    <w:rsid w:val="00B80BB9"/>
    <w:rsid w:val="00B8281A"/>
    <w:rsid w:val="00B8324F"/>
    <w:rsid w:val="00B83437"/>
    <w:rsid w:val="00B848FF"/>
    <w:rsid w:val="00B86A45"/>
    <w:rsid w:val="00B86FAE"/>
    <w:rsid w:val="00B87802"/>
    <w:rsid w:val="00B87872"/>
    <w:rsid w:val="00B87A2D"/>
    <w:rsid w:val="00B87E7A"/>
    <w:rsid w:val="00B90C12"/>
    <w:rsid w:val="00B90C17"/>
    <w:rsid w:val="00B91CAC"/>
    <w:rsid w:val="00B97305"/>
    <w:rsid w:val="00BA04E3"/>
    <w:rsid w:val="00BA07AA"/>
    <w:rsid w:val="00BA2197"/>
    <w:rsid w:val="00BA2C2F"/>
    <w:rsid w:val="00BA4417"/>
    <w:rsid w:val="00BA492A"/>
    <w:rsid w:val="00BA4CAB"/>
    <w:rsid w:val="00BA664C"/>
    <w:rsid w:val="00BA6A48"/>
    <w:rsid w:val="00BA71BD"/>
    <w:rsid w:val="00BB24EC"/>
    <w:rsid w:val="00BB2F33"/>
    <w:rsid w:val="00BB6738"/>
    <w:rsid w:val="00BC1786"/>
    <w:rsid w:val="00BC4A1D"/>
    <w:rsid w:val="00BC50A0"/>
    <w:rsid w:val="00BC621C"/>
    <w:rsid w:val="00BC6809"/>
    <w:rsid w:val="00BC6B3B"/>
    <w:rsid w:val="00BC7119"/>
    <w:rsid w:val="00BC74FC"/>
    <w:rsid w:val="00BD024F"/>
    <w:rsid w:val="00BD0837"/>
    <w:rsid w:val="00BD09B3"/>
    <w:rsid w:val="00BD0C6A"/>
    <w:rsid w:val="00BD0E89"/>
    <w:rsid w:val="00BD0EBA"/>
    <w:rsid w:val="00BD1956"/>
    <w:rsid w:val="00BD1C60"/>
    <w:rsid w:val="00BD1D5B"/>
    <w:rsid w:val="00BD1F56"/>
    <w:rsid w:val="00BD2273"/>
    <w:rsid w:val="00BD2F69"/>
    <w:rsid w:val="00BD3A50"/>
    <w:rsid w:val="00BD3E56"/>
    <w:rsid w:val="00BD4FD4"/>
    <w:rsid w:val="00BD5464"/>
    <w:rsid w:val="00BD7AE7"/>
    <w:rsid w:val="00BE0ECA"/>
    <w:rsid w:val="00BE1459"/>
    <w:rsid w:val="00BE27C2"/>
    <w:rsid w:val="00BE3928"/>
    <w:rsid w:val="00BE3CF1"/>
    <w:rsid w:val="00BE3FC6"/>
    <w:rsid w:val="00BE431F"/>
    <w:rsid w:val="00BE4E89"/>
    <w:rsid w:val="00BE75A6"/>
    <w:rsid w:val="00BE79D0"/>
    <w:rsid w:val="00BF0BE9"/>
    <w:rsid w:val="00BF1C9C"/>
    <w:rsid w:val="00BF2F07"/>
    <w:rsid w:val="00BF4DD3"/>
    <w:rsid w:val="00BF51B0"/>
    <w:rsid w:val="00C01B70"/>
    <w:rsid w:val="00C01D47"/>
    <w:rsid w:val="00C02DA7"/>
    <w:rsid w:val="00C0310B"/>
    <w:rsid w:val="00C03FA1"/>
    <w:rsid w:val="00C049F7"/>
    <w:rsid w:val="00C06882"/>
    <w:rsid w:val="00C07C43"/>
    <w:rsid w:val="00C1038B"/>
    <w:rsid w:val="00C1061A"/>
    <w:rsid w:val="00C10FD1"/>
    <w:rsid w:val="00C1239D"/>
    <w:rsid w:val="00C12655"/>
    <w:rsid w:val="00C149F9"/>
    <w:rsid w:val="00C14B45"/>
    <w:rsid w:val="00C15416"/>
    <w:rsid w:val="00C15F91"/>
    <w:rsid w:val="00C16626"/>
    <w:rsid w:val="00C166B6"/>
    <w:rsid w:val="00C166C4"/>
    <w:rsid w:val="00C166EB"/>
    <w:rsid w:val="00C16EE9"/>
    <w:rsid w:val="00C1760F"/>
    <w:rsid w:val="00C17684"/>
    <w:rsid w:val="00C20046"/>
    <w:rsid w:val="00C20A68"/>
    <w:rsid w:val="00C210A6"/>
    <w:rsid w:val="00C21C9C"/>
    <w:rsid w:val="00C22927"/>
    <w:rsid w:val="00C233D5"/>
    <w:rsid w:val="00C236E2"/>
    <w:rsid w:val="00C264D2"/>
    <w:rsid w:val="00C26B77"/>
    <w:rsid w:val="00C2744B"/>
    <w:rsid w:val="00C30378"/>
    <w:rsid w:val="00C304F0"/>
    <w:rsid w:val="00C316B9"/>
    <w:rsid w:val="00C32DB4"/>
    <w:rsid w:val="00C360BD"/>
    <w:rsid w:val="00C36CDD"/>
    <w:rsid w:val="00C410D2"/>
    <w:rsid w:val="00C41272"/>
    <w:rsid w:val="00C42222"/>
    <w:rsid w:val="00C42C1E"/>
    <w:rsid w:val="00C43979"/>
    <w:rsid w:val="00C462BF"/>
    <w:rsid w:val="00C509B0"/>
    <w:rsid w:val="00C53509"/>
    <w:rsid w:val="00C541C2"/>
    <w:rsid w:val="00C54C30"/>
    <w:rsid w:val="00C55838"/>
    <w:rsid w:val="00C55E52"/>
    <w:rsid w:val="00C56720"/>
    <w:rsid w:val="00C56F87"/>
    <w:rsid w:val="00C60736"/>
    <w:rsid w:val="00C60948"/>
    <w:rsid w:val="00C617A3"/>
    <w:rsid w:val="00C62166"/>
    <w:rsid w:val="00C62994"/>
    <w:rsid w:val="00C65F5F"/>
    <w:rsid w:val="00C66828"/>
    <w:rsid w:val="00C70686"/>
    <w:rsid w:val="00C70BC2"/>
    <w:rsid w:val="00C71B7A"/>
    <w:rsid w:val="00C71FFC"/>
    <w:rsid w:val="00C721B5"/>
    <w:rsid w:val="00C757AD"/>
    <w:rsid w:val="00C761E3"/>
    <w:rsid w:val="00C76A2E"/>
    <w:rsid w:val="00C76E89"/>
    <w:rsid w:val="00C76F3D"/>
    <w:rsid w:val="00C77138"/>
    <w:rsid w:val="00C77B37"/>
    <w:rsid w:val="00C77E96"/>
    <w:rsid w:val="00C8390B"/>
    <w:rsid w:val="00C84089"/>
    <w:rsid w:val="00C840F4"/>
    <w:rsid w:val="00C8418D"/>
    <w:rsid w:val="00C847CA"/>
    <w:rsid w:val="00C84FEE"/>
    <w:rsid w:val="00C8515D"/>
    <w:rsid w:val="00C8668A"/>
    <w:rsid w:val="00C87E46"/>
    <w:rsid w:val="00C90408"/>
    <w:rsid w:val="00C90F30"/>
    <w:rsid w:val="00C91089"/>
    <w:rsid w:val="00C9140F"/>
    <w:rsid w:val="00C91CA6"/>
    <w:rsid w:val="00C92BBB"/>
    <w:rsid w:val="00C932E3"/>
    <w:rsid w:val="00C94855"/>
    <w:rsid w:val="00C95C40"/>
    <w:rsid w:val="00C95D2B"/>
    <w:rsid w:val="00C9697B"/>
    <w:rsid w:val="00C96D44"/>
    <w:rsid w:val="00C97342"/>
    <w:rsid w:val="00C978E5"/>
    <w:rsid w:val="00CA0328"/>
    <w:rsid w:val="00CA1B8D"/>
    <w:rsid w:val="00CA242D"/>
    <w:rsid w:val="00CA2792"/>
    <w:rsid w:val="00CA38EE"/>
    <w:rsid w:val="00CA3F32"/>
    <w:rsid w:val="00CA4797"/>
    <w:rsid w:val="00CA4D34"/>
    <w:rsid w:val="00CA59D4"/>
    <w:rsid w:val="00CA6A2C"/>
    <w:rsid w:val="00CA7459"/>
    <w:rsid w:val="00CA774F"/>
    <w:rsid w:val="00CB1492"/>
    <w:rsid w:val="00CB2944"/>
    <w:rsid w:val="00CB2AFF"/>
    <w:rsid w:val="00CB3166"/>
    <w:rsid w:val="00CB3541"/>
    <w:rsid w:val="00CB3AE5"/>
    <w:rsid w:val="00CB47A7"/>
    <w:rsid w:val="00CB49FC"/>
    <w:rsid w:val="00CB60C9"/>
    <w:rsid w:val="00CB6161"/>
    <w:rsid w:val="00CB6561"/>
    <w:rsid w:val="00CB73C1"/>
    <w:rsid w:val="00CC070F"/>
    <w:rsid w:val="00CC0789"/>
    <w:rsid w:val="00CC0F5F"/>
    <w:rsid w:val="00CC2635"/>
    <w:rsid w:val="00CC2967"/>
    <w:rsid w:val="00CC2EFA"/>
    <w:rsid w:val="00CC3111"/>
    <w:rsid w:val="00CC3705"/>
    <w:rsid w:val="00CC3D97"/>
    <w:rsid w:val="00CC5097"/>
    <w:rsid w:val="00CC5461"/>
    <w:rsid w:val="00CC65A6"/>
    <w:rsid w:val="00CC6686"/>
    <w:rsid w:val="00CC7518"/>
    <w:rsid w:val="00CD14C5"/>
    <w:rsid w:val="00CD21E9"/>
    <w:rsid w:val="00CD2D05"/>
    <w:rsid w:val="00CD340A"/>
    <w:rsid w:val="00CD39F0"/>
    <w:rsid w:val="00CD3F64"/>
    <w:rsid w:val="00CD557E"/>
    <w:rsid w:val="00CD6B4A"/>
    <w:rsid w:val="00CD71A7"/>
    <w:rsid w:val="00CE0FF1"/>
    <w:rsid w:val="00CE14F4"/>
    <w:rsid w:val="00CE150D"/>
    <w:rsid w:val="00CE23AA"/>
    <w:rsid w:val="00CE25A2"/>
    <w:rsid w:val="00CE3213"/>
    <w:rsid w:val="00CE37E0"/>
    <w:rsid w:val="00CE3CAE"/>
    <w:rsid w:val="00CE4140"/>
    <w:rsid w:val="00CE42D5"/>
    <w:rsid w:val="00CE4774"/>
    <w:rsid w:val="00CE54D6"/>
    <w:rsid w:val="00CE60C4"/>
    <w:rsid w:val="00CE64AE"/>
    <w:rsid w:val="00CE65B2"/>
    <w:rsid w:val="00CE797A"/>
    <w:rsid w:val="00CF0E57"/>
    <w:rsid w:val="00CF0F04"/>
    <w:rsid w:val="00CF1FBC"/>
    <w:rsid w:val="00CF25B7"/>
    <w:rsid w:val="00CF6822"/>
    <w:rsid w:val="00CF7345"/>
    <w:rsid w:val="00D04190"/>
    <w:rsid w:val="00D056DB"/>
    <w:rsid w:val="00D0570B"/>
    <w:rsid w:val="00D05EC8"/>
    <w:rsid w:val="00D05F57"/>
    <w:rsid w:val="00D07B52"/>
    <w:rsid w:val="00D10B23"/>
    <w:rsid w:val="00D11713"/>
    <w:rsid w:val="00D11D23"/>
    <w:rsid w:val="00D12D58"/>
    <w:rsid w:val="00D13A5A"/>
    <w:rsid w:val="00D13DC9"/>
    <w:rsid w:val="00D13EC1"/>
    <w:rsid w:val="00D1494F"/>
    <w:rsid w:val="00D1506E"/>
    <w:rsid w:val="00D15B95"/>
    <w:rsid w:val="00D16F82"/>
    <w:rsid w:val="00D16FC0"/>
    <w:rsid w:val="00D174AF"/>
    <w:rsid w:val="00D20A79"/>
    <w:rsid w:val="00D210A5"/>
    <w:rsid w:val="00D22542"/>
    <w:rsid w:val="00D22A21"/>
    <w:rsid w:val="00D236C0"/>
    <w:rsid w:val="00D25070"/>
    <w:rsid w:val="00D26205"/>
    <w:rsid w:val="00D27326"/>
    <w:rsid w:val="00D273B3"/>
    <w:rsid w:val="00D27A0A"/>
    <w:rsid w:val="00D27BEE"/>
    <w:rsid w:val="00D303F5"/>
    <w:rsid w:val="00D31481"/>
    <w:rsid w:val="00D32242"/>
    <w:rsid w:val="00D326E9"/>
    <w:rsid w:val="00D33542"/>
    <w:rsid w:val="00D335F1"/>
    <w:rsid w:val="00D344E1"/>
    <w:rsid w:val="00D3797A"/>
    <w:rsid w:val="00D40B67"/>
    <w:rsid w:val="00D411C8"/>
    <w:rsid w:val="00D41B6C"/>
    <w:rsid w:val="00D4218D"/>
    <w:rsid w:val="00D42313"/>
    <w:rsid w:val="00D42E6C"/>
    <w:rsid w:val="00D43ADF"/>
    <w:rsid w:val="00D43C8F"/>
    <w:rsid w:val="00D4420D"/>
    <w:rsid w:val="00D46A77"/>
    <w:rsid w:val="00D500F4"/>
    <w:rsid w:val="00D509C2"/>
    <w:rsid w:val="00D51574"/>
    <w:rsid w:val="00D53B99"/>
    <w:rsid w:val="00D54E07"/>
    <w:rsid w:val="00D56823"/>
    <w:rsid w:val="00D56E72"/>
    <w:rsid w:val="00D574B4"/>
    <w:rsid w:val="00D57FD1"/>
    <w:rsid w:val="00D60348"/>
    <w:rsid w:val="00D608B9"/>
    <w:rsid w:val="00D6190C"/>
    <w:rsid w:val="00D61B68"/>
    <w:rsid w:val="00D624D4"/>
    <w:rsid w:val="00D633B1"/>
    <w:rsid w:val="00D63CF7"/>
    <w:rsid w:val="00D6556C"/>
    <w:rsid w:val="00D65B87"/>
    <w:rsid w:val="00D65E40"/>
    <w:rsid w:val="00D666EB"/>
    <w:rsid w:val="00D67B5B"/>
    <w:rsid w:val="00D708BD"/>
    <w:rsid w:val="00D727A3"/>
    <w:rsid w:val="00D7281B"/>
    <w:rsid w:val="00D7381E"/>
    <w:rsid w:val="00D74BE4"/>
    <w:rsid w:val="00D75A9D"/>
    <w:rsid w:val="00D75AF1"/>
    <w:rsid w:val="00D76132"/>
    <w:rsid w:val="00D76AE5"/>
    <w:rsid w:val="00D81B06"/>
    <w:rsid w:val="00D81F57"/>
    <w:rsid w:val="00D8355C"/>
    <w:rsid w:val="00D83752"/>
    <w:rsid w:val="00D83770"/>
    <w:rsid w:val="00D844FA"/>
    <w:rsid w:val="00D85BB8"/>
    <w:rsid w:val="00D86325"/>
    <w:rsid w:val="00D8651A"/>
    <w:rsid w:val="00D873AE"/>
    <w:rsid w:val="00D87458"/>
    <w:rsid w:val="00D900F2"/>
    <w:rsid w:val="00D93695"/>
    <w:rsid w:val="00D94045"/>
    <w:rsid w:val="00D94D1A"/>
    <w:rsid w:val="00D950CA"/>
    <w:rsid w:val="00D96319"/>
    <w:rsid w:val="00D97A9E"/>
    <w:rsid w:val="00DA247E"/>
    <w:rsid w:val="00DA31E9"/>
    <w:rsid w:val="00DA5C3A"/>
    <w:rsid w:val="00DA5DEE"/>
    <w:rsid w:val="00DA6C37"/>
    <w:rsid w:val="00DB043D"/>
    <w:rsid w:val="00DB0F8B"/>
    <w:rsid w:val="00DB13AE"/>
    <w:rsid w:val="00DB1660"/>
    <w:rsid w:val="00DB3B79"/>
    <w:rsid w:val="00DB56EB"/>
    <w:rsid w:val="00DC0096"/>
    <w:rsid w:val="00DC0A17"/>
    <w:rsid w:val="00DC0B2B"/>
    <w:rsid w:val="00DC2162"/>
    <w:rsid w:val="00DC3AF3"/>
    <w:rsid w:val="00DC3C40"/>
    <w:rsid w:val="00DC4B5D"/>
    <w:rsid w:val="00DC5E65"/>
    <w:rsid w:val="00DC6D52"/>
    <w:rsid w:val="00DD132F"/>
    <w:rsid w:val="00DD2522"/>
    <w:rsid w:val="00DD2FD1"/>
    <w:rsid w:val="00DD36E2"/>
    <w:rsid w:val="00DD433B"/>
    <w:rsid w:val="00DD4504"/>
    <w:rsid w:val="00DD4CB8"/>
    <w:rsid w:val="00DD664E"/>
    <w:rsid w:val="00DE0FC0"/>
    <w:rsid w:val="00DE1C78"/>
    <w:rsid w:val="00DE3DE5"/>
    <w:rsid w:val="00DE45C0"/>
    <w:rsid w:val="00DE4AA4"/>
    <w:rsid w:val="00DE4DB5"/>
    <w:rsid w:val="00DE696F"/>
    <w:rsid w:val="00DF07D8"/>
    <w:rsid w:val="00DF1E88"/>
    <w:rsid w:val="00DF2750"/>
    <w:rsid w:val="00DF2D53"/>
    <w:rsid w:val="00DF2ED9"/>
    <w:rsid w:val="00DF4101"/>
    <w:rsid w:val="00DF63D8"/>
    <w:rsid w:val="00DF6909"/>
    <w:rsid w:val="00E01995"/>
    <w:rsid w:val="00E03D25"/>
    <w:rsid w:val="00E04117"/>
    <w:rsid w:val="00E04341"/>
    <w:rsid w:val="00E108F7"/>
    <w:rsid w:val="00E11C23"/>
    <w:rsid w:val="00E12DE1"/>
    <w:rsid w:val="00E131A1"/>
    <w:rsid w:val="00E15B91"/>
    <w:rsid w:val="00E16678"/>
    <w:rsid w:val="00E171A7"/>
    <w:rsid w:val="00E2090D"/>
    <w:rsid w:val="00E21540"/>
    <w:rsid w:val="00E227A8"/>
    <w:rsid w:val="00E243BE"/>
    <w:rsid w:val="00E2642C"/>
    <w:rsid w:val="00E26F64"/>
    <w:rsid w:val="00E27D5E"/>
    <w:rsid w:val="00E303F9"/>
    <w:rsid w:val="00E3046E"/>
    <w:rsid w:val="00E30F94"/>
    <w:rsid w:val="00E311E6"/>
    <w:rsid w:val="00E3207B"/>
    <w:rsid w:val="00E323A0"/>
    <w:rsid w:val="00E32D03"/>
    <w:rsid w:val="00E32F15"/>
    <w:rsid w:val="00E34594"/>
    <w:rsid w:val="00E36DA8"/>
    <w:rsid w:val="00E40C44"/>
    <w:rsid w:val="00E40D76"/>
    <w:rsid w:val="00E41284"/>
    <w:rsid w:val="00E42817"/>
    <w:rsid w:val="00E428AF"/>
    <w:rsid w:val="00E44EB5"/>
    <w:rsid w:val="00E45650"/>
    <w:rsid w:val="00E470E4"/>
    <w:rsid w:val="00E47283"/>
    <w:rsid w:val="00E5031E"/>
    <w:rsid w:val="00E51B1C"/>
    <w:rsid w:val="00E53278"/>
    <w:rsid w:val="00E53F75"/>
    <w:rsid w:val="00E548EF"/>
    <w:rsid w:val="00E54FC6"/>
    <w:rsid w:val="00E56589"/>
    <w:rsid w:val="00E57374"/>
    <w:rsid w:val="00E5791A"/>
    <w:rsid w:val="00E57B2F"/>
    <w:rsid w:val="00E60616"/>
    <w:rsid w:val="00E608D7"/>
    <w:rsid w:val="00E62F2E"/>
    <w:rsid w:val="00E63C7B"/>
    <w:rsid w:val="00E640AD"/>
    <w:rsid w:val="00E647BB"/>
    <w:rsid w:val="00E70AB0"/>
    <w:rsid w:val="00E737D8"/>
    <w:rsid w:val="00E74CAE"/>
    <w:rsid w:val="00E750F4"/>
    <w:rsid w:val="00E760C3"/>
    <w:rsid w:val="00E7615C"/>
    <w:rsid w:val="00E764BE"/>
    <w:rsid w:val="00E76692"/>
    <w:rsid w:val="00E77654"/>
    <w:rsid w:val="00E77F22"/>
    <w:rsid w:val="00E800CE"/>
    <w:rsid w:val="00E81358"/>
    <w:rsid w:val="00E81724"/>
    <w:rsid w:val="00E81807"/>
    <w:rsid w:val="00E823F7"/>
    <w:rsid w:val="00E831F1"/>
    <w:rsid w:val="00E83220"/>
    <w:rsid w:val="00E84A44"/>
    <w:rsid w:val="00E85511"/>
    <w:rsid w:val="00E85CFC"/>
    <w:rsid w:val="00E861D3"/>
    <w:rsid w:val="00E86745"/>
    <w:rsid w:val="00E86818"/>
    <w:rsid w:val="00E87EBF"/>
    <w:rsid w:val="00E906B7"/>
    <w:rsid w:val="00E90A6A"/>
    <w:rsid w:val="00E90BFD"/>
    <w:rsid w:val="00E918CF"/>
    <w:rsid w:val="00E938E2"/>
    <w:rsid w:val="00E93B4F"/>
    <w:rsid w:val="00E93B79"/>
    <w:rsid w:val="00E95A62"/>
    <w:rsid w:val="00E95E9C"/>
    <w:rsid w:val="00E96486"/>
    <w:rsid w:val="00E96699"/>
    <w:rsid w:val="00EA00C6"/>
    <w:rsid w:val="00EA197E"/>
    <w:rsid w:val="00EA2061"/>
    <w:rsid w:val="00EA216E"/>
    <w:rsid w:val="00EA327C"/>
    <w:rsid w:val="00EA3817"/>
    <w:rsid w:val="00EA3E13"/>
    <w:rsid w:val="00EA474C"/>
    <w:rsid w:val="00EB01A4"/>
    <w:rsid w:val="00EB01AD"/>
    <w:rsid w:val="00EB0495"/>
    <w:rsid w:val="00EB066B"/>
    <w:rsid w:val="00EB152C"/>
    <w:rsid w:val="00EB1F52"/>
    <w:rsid w:val="00EB23A0"/>
    <w:rsid w:val="00EB2AB3"/>
    <w:rsid w:val="00EB3C2A"/>
    <w:rsid w:val="00EB4849"/>
    <w:rsid w:val="00EB588B"/>
    <w:rsid w:val="00EB5F80"/>
    <w:rsid w:val="00EB603F"/>
    <w:rsid w:val="00EB607D"/>
    <w:rsid w:val="00EB64FC"/>
    <w:rsid w:val="00EB6F72"/>
    <w:rsid w:val="00EB7AAA"/>
    <w:rsid w:val="00EC0400"/>
    <w:rsid w:val="00EC074D"/>
    <w:rsid w:val="00EC1E0D"/>
    <w:rsid w:val="00EC2115"/>
    <w:rsid w:val="00EC2D40"/>
    <w:rsid w:val="00EC2E43"/>
    <w:rsid w:val="00EC4BA2"/>
    <w:rsid w:val="00EC5AEC"/>
    <w:rsid w:val="00ED0BFF"/>
    <w:rsid w:val="00ED13F0"/>
    <w:rsid w:val="00ED1613"/>
    <w:rsid w:val="00ED17E8"/>
    <w:rsid w:val="00ED2849"/>
    <w:rsid w:val="00ED40A0"/>
    <w:rsid w:val="00ED4C4B"/>
    <w:rsid w:val="00ED4DB3"/>
    <w:rsid w:val="00ED539D"/>
    <w:rsid w:val="00ED5B8D"/>
    <w:rsid w:val="00ED603C"/>
    <w:rsid w:val="00ED6A77"/>
    <w:rsid w:val="00EE10C6"/>
    <w:rsid w:val="00EE164A"/>
    <w:rsid w:val="00EE3C36"/>
    <w:rsid w:val="00EE3D61"/>
    <w:rsid w:val="00EE4F3E"/>
    <w:rsid w:val="00EE56B9"/>
    <w:rsid w:val="00EE76ED"/>
    <w:rsid w:val="00EF0529"/>
    <w:rsid w:val="00EF1244"/>
    <w:rsid w:val="00EF1E94"/>
    <w:rsid w:val="00EF20EF"/>
    <w:rsid w:val="00EF2E9F"/>
    <w:rsid w:val="00EF3A0C"/>
    <w:rsid w:val="00EF42AA"/>
    <w:rsid w:val="00F00314"/>
    <w:rsid w:val="00F007F4"/>
    <w:rsid w:val="00F01E59"/>
    <w:rsid w:val="00F04185"/>
    <w:rsid w:val="00F04395"/>
    <w:rsid w:val="00F05E0B"/>
    <w:rsid w:val="00F060E2"/>
    <w:rsid w:val="00F07362"/>
    <w:rsid w:val="00F077E4"/>
    <w:rsid w:val="00F1112B"/>
    <w:rsid w:val="00F120E6"/>
    <w:rsid w:val="00F14CD7"/>
    <w:rsid w:val="00F14D50"/>
    <w:rsid w:val="00F15486"/>
    <w:rsid w:val="00F1553C"/>
    <w:rsid w:val="00F16F20"/>
    <w:rsid w:val="00F17919"/>
    <w:rsid w:val="00F200CB"/>
    <w:rsid w:val="00F21169"/>
    <w:rsid w:val="00F22D1C"/>
    <w:rsid w:val="00F232EA"/>
    <w:rsid w:val="00F2354F"/>
    <w:rsid w:val="00F24444"/>
    <w:rsid w:val="00F25AD3"/>
    <w:rsid w:val="00F26F87"/>
    <w:rsid w:val="00F3078C"/>
    <w:rsid w:val="00F32277"/>
    <w:rsid w:val="00F32EF0"/>
    <w:rsid w:val="00F33F0D"/>
    <w:rsid w:val="00F34B04"/>
    <w:rsid w:val="00F3513A"/>
    <w:rsid w:val="00F35276"/>
    <w:rsid w:val="00F3596B"/>
    <w:rsid w:val="00F3599F"/>
    <w:rsid w:val="00F375FF"/>
    <w:rsid w:val="00F40C5A"/>
    <w:rsid w:val="00F40ECC"/>
    <w:rsid w:val="00F4187F"/>
    <w:rsid w:val="00F430C7"/>
    <w:rsid w:val="00F437B5"/>
    <w:rsid w:val="00F4636B"/>
    <w:rsid w:val="00F4662D"/>
    <w:rsid w:val="00F46B93"/>
    <w:rsid w:val="00F505FB"/>
    <w:rsid w:val="00F51EC7"/>
    <w:rsid w:val="00F52058"/>
    <w:rsid w:val="00F5234E"/>
    <w:rsid w:val="00F53B4B"/>
    <w:rsid w:val="00F54027"/>
    <w:rsid w:val="00F541B4"/>
    <w:rsid w:val="00F548D9"/>
    <w:rsid w:val="00F55916"/>
    <w:rsid w:val="00F55F87"/>
    <w:rsid w:val="00F57173"/>
    <w:rsid w:val="00F5739B"/>
    <w:rsid w:val="00F6000B"/>
    <w:rsid w:val="00F6094E"/>
    <w:rsid w:val="00F60E64"/>
    <w:rsid w:val="00F6229E"/>
    <w:rsid w:val="00F62EFB"/>
    <w:rsid w:val="00F63FDC"/>
    <w:rsid w:val="00F644A7"/>
    <w:rsid w:val="00F64AE0"/>
    <w:rsid w:val="00F64DB0"/>
    <w:rsid w:val="00F65426"/>
    <w:rsid w:val="00F70C45"/>
    <w:rsid w:val="00F7142D"/>
    <w:rsid w:val="00F72700"/>
    <w:rsid w:val="00F7332B"/>
    <w:rsid w:val="00F7350A"/>
    <w:rsid w:val="00F73976"/>
    <w:rsid w:val="00F74374"/>
    <w:rsid w:val="00F76A4C"/>
    <w:rsid w:val="00F81A1F"/>
    <w:rsid w:val="00F82896"/>
    <w:rsid w:val="00F82AC4"/>
    <w:rsid w:val="00F850CC"/>
    <w:rsid w:val="00F86063"/>
    <w:rsid w:val="00F860E0"/>
    <w:rsid w:val="00F866C3"/>
    <w:rsid w:val="00F868CB"/>
    <w:rsid w:val="00F87D58"/>
    <w:rsid w:val="00F90816"/>
    <w:rsid w:val="00F918B7"/>
    <w:rsid w:val="00F92AA8"/>
    <w:rsid w:val="00F933D2"/>
    <w:rsid w:val="00F936B3"/>
    <w:rsid w:val="00F94077"/>
    <w:rsid w:val="00F94511"/>
    <w:rsid w:val="00F94763"/>
    <w:rsid w:val="00F9513F"/>
    <w:rsid w:val="00F96D1E"/>
    <w:rsid w:val="00F96DC7"/>
    <w:rsid w:val="00F96F52"/>
    <w:rsid w:val="00FA0573"/>
    <w:rsid w:val="00FA09F2"/>
    <w:rsid w:val="00FA1A59"/>
    <w:rsid w:val="00FA1B6E"/>
    <w:rsid w:val="00FA207D"/>
    <w:rsid w:val="00FA2A88"/>
    <w:rsid w:val="00FA3961"/>
    <w:rsid w:val="00FA3C7C"/>
    <w:rsid w:val="00FA6C3A"/>
    <w:rsid w:val="00FA6E90"/>
    <w:rsid w:val="00FB159C"/>
    <w:rsid w:val="00FB2A1D"/>
    <w:rsid w:val="00FB4839"/>
    <w:rsid w:val="00FB484E"/>
    <w:rsid w:val="00FB5131"/>
    <w:rsid w:val="00FB5491"/>
    <w:rsid w:val="00FB619E"/>
    <w:rsid w:val="00FB6CE2"/>
    <w:rsid w:val="00FB6DCE"/>
    <w:rsid w:val="00FB7B98"/>
    <w:rsid w:val="00FB7D15"/>
    <w:rsid w:val="00FB7D99"/>
    <w:rsid w:val="00FC1DEB"/>
    <w:rsid w:val="00FC2803"/>
    <w:rsid w:val="00FC3C85"/>
    <w:rsid w:val="00FC42AB"/>
    <w:rsid w:val="00FC443B"/>
    <w:rsid w:val="00FC4493"/>
    <w:rsid w:val="00FC47DE"/>
    <w:rsid w:val="00FC5A81"/>
    <w:rsid w:val="00FC6655"/>
    <w:rsid w:val="00FC7C62"/>
    <w:rsid w:val="00FC7EC1"/>
    <w:rsid w:val="00FD155A"/>
    <w:rsid w:val="00FD1560"/>
    <w:rsid w:val="00FD1E57"/>
    <w:rsid w:val="00FD3467"/>
    <w:rsid w:val="00FD5C99"/>
    <w:rsid w:val="00FE0933"/>
    <w:rsid w:val="00FE1097"/>
    <w:rsid w:val="00FE17EF"/>
    <w:rsid w:val="00FE1EB3"/>
    <w:rsid w:val="00FE2633"/>
    <w:rsid w:val="00FE336B"/>
    <w:rsid w:val="00FE3723"/>
    <w:rsid w:val="00FE42B2"/>
    <w:rsid w:val="00FE5651"/>
    <w:rsid w:val="00FE60F9"/>
    <w:rsid w:val="00FE7056"/>
    <w:rsid w:val="00FF0206"/>
    <w:rsid w:val="00FF1B3D"/>
    <w:rsid w:val="00FF30AC"/>
    <w:rsid w:val="00FF3499"/>
    <w:rsid w:val="00FF3777"/>
    <w:rsid w:val="00FF5B06"/>
    <w:rsid w:val="00FF5E70"/>
    <w:rsid w:val="00FF6723"/>
    <w:rsid w:val="00FF79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D108432"/>
  <w15:docId w15:val="{4B9BD44C-5A73-441E-ADB2-A183A0A34E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CA1B8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0">
    <w:name w:val="A0"/>
    <w:uiPriority w:val="99"/>
    <w:rsid w:val="00750FBA"/>
    <w:rPr>
      <w:color w:val="000000"/>
      <w:sz w:val="18"/>
      <w:szCs w:val="18"/>
    </w:rPr>
  </w:style>
  <w:style w:type="character" w:styleId="Hipervnculo">
    <w:name w:val="Hyperlink"/>
    <w:basedOn w:val="Fuentedeprrafopredeter"/>
    <w:uiPriority w:val="99"/>
    <w:unhideWhenUsed/>
    <w:rsid w:val="004461A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0978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464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22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82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1</TotalTime>
  <Pages>4</Pages>
  <Words>8710</Words>
  <Characters>47911</Characters>
  <Application>Microsoft Office Word</Application>
  <DocSecurity>0</DocSecurity>
  <Lines>399</Lines>
  <Paragraphs>1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565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yazmin</cp:lastModifiedBy>
  <cp:revision>78</cp:revision>
  <cp:lastPrinted>2015-06-13T15:05:00Z</cp:lastPrinted>
  <dcterms:created xsi:type="dcterms:W3CDTF">2014-08-14T16:38:00Z</dcterms:created>
  <dcterms:modified xsi:type="dcterms:W3CDTF">2015-07-20T14:48:00Z</dcterms:modified>
</cp:coreProperties>
</file>